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F1FCC4" w14:textId="28A37E91" w:rsidR="00B23045" w:rsidRDefault="00E71BFE" w:rsidP="00694405">
      <w:pPr>
        <w:rPr>
          <w:sz w:val="22"/>
        </w:rPr>
      </w:pPr>
      <w:bookmarkStart w:id="0" w:name="_GoBack"/>
      <w:bookmarkEnd w:id="0"/>
      <w:r w:rsidRPr="00E71BFE">
        <w:rPr>
          <w:sz w:val="22"/>
        </w:rPr>
        <w:t>Imminent fracture risk assessments in the United Kingdom FLS setting: Implications and challenges.</w:t>
      </w:r>
    </w:p>
    <w:p w14:paraId="233B4E4E" w14:textId="77777777" w:rsidR="00E71BFE" w:rsidRPr="00AA6B20" w:rsidRDefault="00E71BFE" w:rsidP="00694405">
      <w:pPr>
        <w:rPr>
          <w:sz w:val="22"/>
        </w:rPr>
      </w:pPr>
    </w:p>
    <w:p w14:paraId="1DE223BD" w14:textId="56D6BBC8" w:rsidR="00B23045" w:rsidRPr="00AA6B20" w:rsidRDefault="00B23045" w:rsidP="00694405">
      <w:pPr>
        <w:rPr>
          <w:sz w:val="22"/>
        </w:rPr>
      </w:pPr>
      <w:r w:rsidRPr="00AA6B20">
        <w:rPr>
          <w:sz w:val="22"/>
        </w:rPr>
        <w:t>Author</w:t>
      </w:r>
      <w:r w:rsidR="002B7B62" w:rsidRPr="00AA6B20">
        <w:rPr>
          <w:sz w:val="22"/>
        </w:rPr>
        <w:t>s</w:t>
      </w:r>
    </w:p>
    <w:p w14:paraId="31811228" w14:textId="7CF112F5" w:rsidR="007C3C64" w:rsidRPr="00AA6B20" w:rsidRDefault="00B96BFF" w:rsidP="00694405">
      <w:pPr>
        <w:rPr>
          <w:sz w:val="22"/>
        </w:rPr>
      </w:pPr>
      <w:r>
        <w:rPr>
          <w:sz w:val="22"/>
          <w:vertAlign w:val="superscript"/>
        </w:rPr>
        <w:t>1</w:t>
      </w:r>
      <w:r w:rsidR="007C1824" w:rsidRPr="00AA6B20">
        <w:rPr>
          <w:sz w:val="22"/>
        </w:rPr>
        <w:t>R</w:t>
      </w:r>
      <w:r w:rsidR="00A711F9">
        <w:rPr>
          <w:sz w:val="22"/>
        </w:rPr>
        <w:t>afael</w:t>
      </w:r>
      <w:r w:rsidR="007C1824" w:rsidRPr="00AA6B20">
        <w:rPr>
          <w:sz w:val="22"/>
        </w:rPr>
        <w:t xml:space="preserve"> Pinedo-Villanueva</w:t>
      </w:r>
      <w:r w:rsidR="007C3C64" w:rsidRPr="00AA6B20">
        <w:rPr>
          <w:sz w:val="22"/>
        </w:rPr>
        <w:t xml:space="preserve">, </w:t>
      </w:r>
      <w:r>
        <w:rPr>
          <w:sz w:val="22"/>
          <w:vertAlign w:val="superscript"/>
        </w:rPr>
        <w:t>2</w:t>
      </w:r>
      <w:r w:rsidR="003E0BD1" w:rsidRPr="00AA6B20">
        <w:rPr>
          <w:sz w:val="22"/>
        </w:rPr>
        <w:t>M</w:t>
      </w:r>
      <w:r w:rsidR="00A711F9">
        <w:rPr>
          <w:sz w:val="22"/>
        </w:rPr>
        <w:t>ata</w:t>
      </w:r>
      <w:r w:rsidR="003E0BD1" w:rsidRPr="00AA6B20">
        <w:rPr>
          <w:sz w:val="22"/>
        </w:rPr>
        <w:t xml:space="preserve"> Charokopou, </w:t>
      </w:r>
      <w:r>
        <w:rPr>
          <w:sz w:val="22"/>
          <w:vertAlign w:val="superscript"/>
        </w:rPr>
        <w:t>2</w:t>
      </w:r>
      <w:r w:rsidR="003E0BD1" w:rsidRPr="00AA6B20">
        <w:rPr>
          <w:sz w:val="22"/>
        </w:rPr>
        <w:t>E</w:t>
      </w:r>
      <w:r w:rsidR="00A711F9">
        <w:rPr>
          <w:sz w:val="22"/>
        </w:rPr>
        <w:t>mese</w:t>
      </w:r>
      <w:r w:rsidR="007C3C64" w:rsidRPr="00AA6B20">
        <w:rPr>
          <w:sz w:val="22"/>
        </w:rPr>
        <w:t xml:space="preserve"> Toth, </w:t>
      </w:r>
      <w:r>
        <w:rPr>
          <w:sz w:val="22"/>
          <w:vertAlign w:val="superscript"/>
        </w:rPr>
        <w:t>2</w:t>
      </w:r>
      <w:r w:rsidR="007C3C64" w:rsidRPr="00AA6B20">
        <w:rPr>
          <w:sz w:val="22"/>
        </w:rPr>
        <w:t>K</w:t>
      </w:r>
      <w:r w:rsidR="00A711F9">
        <w:rPr>
          <w:sz w:val="22"/>
        </w:rPr>
        <w:t>erry</w:t>
      </w:r>
      <w:r w:rsidR="007C3C64" w:rsidRPr="00AA6B20">
        <w:rPr>
          <w:sz w:val="22"/>
        </w:rPr>
        <w:t xml:space="preserve"> Donnelly, </w:t>
      </w:r>
      <w:r w:rsidR="00224C59">
        <w:rPr>
          <w:sz w:val="22"/>
          <w:vertAlign w:val="superscript"/>
        </w:rPr>
        <w:t>1,3</w:t>
      </w:r>
      <w:r w:rsidR="00224C59" w:rsidRPr="00AA6B20">
        <w:rPr>
          <w:sz w:val="22"/>
        </w:rPr>
        <w:t>C</w:t>
      </w:r>
      <w:r w:rsidR="00A711F9">
        <w:rPr>
          <w:sz w:val="22"/>
        </w:rPr>
        <w:t>yrus</w:t>
      </w:r>
      <w:r w:rsidR="00224C59" w:rsidRPr="00AA6B20">
        <w:rPr>
          <w:sz w:val="22"/>
        </w:rPr>
        <w:t xml:space="preserve"> Cooper, </w:t>
      </w:r>
      <w:r>
        <w:rPr>
          <w:sz w:val="22"/>
          <w:vertAlign w:val="superscript"/>
        </w:rPr>
        <w:t>1</w:t>
      </w:r>
      <w:r w:rsidR="003E0BD1" w:rsidRPr="00AA6B20">
        <w:rPr>
          <w:sz w:val="22"/>
        </w:rPr>
        <w:t>D</w:t>
      </w:r>
      <w:r w:rsidR="00A711F9">
        <w:rPr>
          <w:sz w:val="22"/>
        </w:rPr>
        <w:t>aniel</w:t>
      </w:r>
      <w:r w:rsidR="003E0BD1" w:rsidRPr="00AA6B20">
        <w:rPr>
          <w:sz w:val="22"/>
        </w:rPr>
        <w:t xml:space="preserve"> Prieto-Alhambra, </w:t>
      </w:r>
      <w:r>
        <w:rPr>
          <w:sz w:val="22"/>
          <w:vertAlign w:val="superscript"/>
        </w:rPr>
        <w:t>2</w:t>
      </w:r>
      <w:r w:rsidR="007C3C64" w:rsidRPr="00AA6B20">
        <w:rPr>
          <w:sz w:val="22"/>
        </w:rPr>
        <w:t>C</w:t>
      </w:r>
      <w:r w:rsidR="00A711F9">
        <w:rPr>
          <w:sz w:val="22"/>
        </w:rPr>
        <w:t>esar</w:t>
      </w:r>
      <w:r w:rsidR="007C3C64" w:rsidRPr="00AA6B20">
        <w:rPr>
          <w:sz w:val="22"/>
        </w:rPr>
        <w:t xml:space="preserve"> Libanati,  </w:t>
      </w:r>
      <w:r w:rsidR="00A711F9">
        <w:rPr>
          <w:sz w:val="22"/>
          <w:vertAlign w:val="superscript"/>
        </w:rPr>
        <w:t>1</w:t>
      </w:r>
      <w:r w:rsidR="007C1824" w:rsidRPr="00AA6B20">
        <w:rPr>
          <w:sz w:val="22"/>
        </w:rPr>
        <w:t>M</w:t>
      </w:r>
      <w:r w:rsidR="00A711F9">
        <w:rPr>
          <w:sz w:val="22"/>
        </w:rPr>
        <w:t xml:space="preserve">uhammad </w:t>
      </w:r>
      <w:r w:rsidR="007C1824" w:rsidRPr="00AA6B20">
        <w:rPr>
          <w:sz w:val="22"/>
        </w:rPr>
        <w:t>K Javaid</w:t>
      </w:r>
    </w:p>
    <w:p w14:paraId="70EC631C" w14:textId="77777777" w:rsidR="00A711F9" w:rsidRDefault="00A711F9" w:rsidP="00A711F9">
      <w:pPr>
        <w:rPr>
          <w:sz w:val="22"/>
        </w:rPr>
      </w:pPr>
    </w:p>
    <w:p w14:paraId="3149A8D9" w14:textId="678EEB79" w:rsidR="00B96BFF" w:rsidRPr="00AA6B20" w:rsidRDefault="00B23045" w:rsidP="00A711F9">
      <w:pPr>
        <w:rPr>
          <w:sz w:val="22"/>
        </w:rPr>
      </w:pPr>
      <w:r w:rsidRPr="00AA6B20">
        <w:rPr>
          <w:sz w:val="22"/>
        </w:rPr>
        <w:t>Institutions</w:t>
      </w:r>
    </w:p>
    <w:p w14:paraId="53542BCE" w14:textId="3DD0B0C8" w:rsidR="007C3C64" w:rsidRPr="00AA6B20" w:rsidRDefault="00A711F9" w:rsidP="00694405">
      <w:pPr>
        <w:rPr>
          <w:sz w:val="22"/>
        </w:rPr>
      </w:pPr>
      <w:r>
        <w:rPr>
          <w:sz w:val="22"/>
          <w:vertAlign w:val="superscript"/>
        </w:rPr>
        <w:t>1</w:t>
      </w:r>
      <w:r w:rsidR="00B96BFF">
        <w:rPr>
          <w:sz w:val="22"/>
        </w:rPr>
        <w:t xml:space="preserve">Nuffield Department of Orthopaedics, Rheumatology and Orthopaedic Sciences, University of </w:t>
      </w:r>
      <w:r w:rsidR="007C3C64" w:rsidRPr="00AA6B20">
        <w:rPr>
          <w:sz w:val="22"/>
        </w:rPr>
        <w:t>Oxford</w:t>
      </w:r>
      <w:r w:rsidR="00B96BFF">
        <w:rPr>
          <w:sz w:val="22"/>
        </w:rPr>
        <w:t>, UK</w:t>
      </w:r>
    </w:p>
    <w:p w14:paraId="5E9CD00E" w14:textId="0A1ACA38" w:rsidR="00B96BFF" w:rsidRDefault="00A711F9" w:rsidP="00694405">
      <w:pPr>
        <w:rPr>
          <w:sz w:val="22"/>
        </w:rPr>
      </w:pPr>
      <w:r>
        <w:rPr>
          <w:sz w:val="22"/>
          <w:vertAlign w:val="superscript"/>
        </w:rPr>
        <w:t>2</w:t>
      </w:r>
      <w:r w:rsidR="00B96BFF" w:rsidRPr="00B96BFF">
        <w:rPr>
          <w:sz w:val="22"/>
        </w:rPr>
        <w:t xml:space="preserve">UCB BioPharma SPRL, Brussels, Belgium </w:t>
      </w:r>
    </w:p>
    <w:p w14:paraId="5F215786" w14:textId="40CC71F4" w:rsidR="007C3C64" w:rsidRPr="00AA6B20" w:rsidRDefault="00A711F9" w:rsidP="00694405">
      <w:pPr>
        <w:rPr>
          <w:sz w:val="22"/>
        </w:rPr>
      </w:pPr>
      <w:r>
        <w:rPr>
          <w:sz w:val="22"/>
          <w:vertAlign w:val="superscript"/>
        </w:rPr>
        <w:t>3</w:t>
      </w:r>
      <w:r w:rsidR="00B96BFF">
        <w:rPr>
          <w:sz w:val="22"/>
        </w:rPr>
        <w:t xml:space="preserve">MRC Lifecourse Epidemiology Unit, University of </w:t>
      </w:r>
      <w:r w:rsidR="007C3C64" w:rsidRPr="00AA6B20">
        <w:rPr>
          <w:sz w:val="22"/>
        </w:rPr>
        <w:t>Southampton</w:t>
      </w:r>
      <w:r w:rsidR="00B96BFF">
        <w:rPr>
          <w:sz w:val="22"/>
        </w:rPr>
        <w:t>, UK</w:t>
      </w:r>
    </w:p>
    <w:p w14:paraId="37A2A666" w14:textId="47713A8A" w:rsidR="00DA4FDB" w:rsidRDefault="00DA4FDB" w:rsidP="00694405">
      <w:pPr>
        <w:rPr>
          <w:sz w:val="22"/>
        </w:rPr>
      </w:pPr>
    </w:p>
    <w:p w14:paraId="5DDF8B96" w14:textId="5A71744B" w:rsidR="00A711F9" w:rsidRDefault="00A711F9" w:rsidP="00694405">
      <w:pPr>
        <w:rPr>
          <w:sz w:val="22"/>
        </w:rPr>
      </w:pPr>
      <w:r>
        <w:rPr>
          <w:sz w:val="22"/>
        </w:rPr>
        <w:t>Corresponding Author</w:t>
      </w:r>
      <w:r w:rsidR="00CA47D5">
        <w:rPr>
          <w:sz w:val="22"/>
        </w:rPr>
        <w:t>:</w:t>
      </w:r>
    </w:p>
    <w:p w14:paraId="5BEB4349" w14:textId="67F90D13" w:rsidR="00A711F9" w:rsidRDefault="00A711F9" w:rsidP="00694405">
      <w:pPr>
        <w:rPr>
          <w:sz w:val="22"/>
        </w:rPr>
      </w:pPr>
      <w:r>
        <w:rPr>
          <w:sz w:val="22"/>
        </w:rPr>
        <w:t>Muhammad K Javaid</w:t>
      </w:r>
    </w:p>
    <w:p w14:paraId="58777136" w14:textId="1B6A3DA5" w:rsidR="00A711F9" w:rsidRDefault="004A2349" w:rsidP="00694405">
      <w:pPr>
        <w:rPr>
          <w:sz w:val="22"/>
        </w:rPr>
      </w:pPr>
      <w:hyperlink r:id="rId7" w:history="1">
        <w:r w:rsidR="00A711F9" w:rsidRPr="001979C2">
          <w:rPr>
            <w:rStyle w:val="Hyperlink"/>
            <w:sz w:val="22"/>
          </w:rPr>
          <w:t>Kassim.javaid@ndorms.ox.ac.uk</w:t>
        </w:r>
      </w:hyperlink>
    </w:p>
    <w:p w14:paraId="25B1DF49" w14:textId="376FE358" w:rsidR="00A711F9" w:rsidRDefault="00A711F9" w:rsidP="00694405">
      <w:pPr>
        <w:rPr>
          <w:sz w:val="22"/>
        </w:rPr>
      </w:pPr>
      <w:r>
        <w:rPr>
          <w:sz w:val="22"/>
        </w:rPr>
        <w:t xml:space="preserve">+44 </w:t>
      </w:r>
      <w:r w:rsidR="00CA47D5">
        <w:rPr>
          <w:sz w:val="22"/>
        </w:rPr>
        <w:t xml:space="preserve">(0) </w:t>
      </w:r>
      <w:r>
        <w:rPr>
          <w:sz w:val="22"/>
        </w:rPr>
        <w:t>1865 73785</w:t>
      </w:r>
      <w:r w:rsidR="00CA47D5">
        <w:rPr>
          <w:sz w:val="22"/>
        </w:rPr>
        <w:t>2</w:t>
      </w:r>
    </w:p>
    <w:p w14:paraId="10F17AD2" w14:textId="77777777" w:rsidR="00A711F9" w:rsidRDefault="00A711F9" w:rsidP="00694405">
      <w:pPr>
        <w:rPr>
          <w:sz w:val="22"/>
        </w:rPr>
      </w:pPr>
    </w:p>
    <w:p w14:paraId="2808DB5F" w14:textId="00DA42C5" w:rsidR="00A711F9" w:rsidRDefault="00A711F9">
      <w:pPr>
        <w:spacing w:after="0" w:line="240" w:lineRule="auto"/>
        <w:ind w:left="0"/>
        <w:rPr>
          <w:sz w:val="22"/>
        </w:rPr>
      </w:pPr>
      <w:r>
        <w:rPr>
          <w:sz w:val="22"/>
        </w:rPr>
        <w:br w:type="page"/>
      </w:r>
    </w:p>
    <w:p w14:paraId="50403477" w14:textId="0BD052C9" w:rsidR="00A711F9" w:rsidRDefault="00A711F9" w:rsidP="00694405">
      <w:pPr>
        <w:rPr>
          <w:sz w:val="22"/>
        </w:rPr>
      </w:pPr>
      <w:r>
        <w:rPr>
          <w:sz w:val="22"/>
        </w:rPr>
        <w:lastRenderedPageBreak/>
        <w:t>Abstract</w:t>
      </w:r>
    </w:p>
    <w:p w14:paraId="52049D78" w14:textId="27A87F51" w:rsidR="00A711F9" w:rsidRDefault="00681344" w:rsidP="00694405">
      <w:pPr>
        <w:rPr>
          <w:sz w:val="22"/>
        </w:rPr>
      </w:pPr>
      <w:r w:rsidRPr="00681344">
        <w:rPr>
          <w:sz w:val="22"/>
        </w:rPr>
        <w:t>With the recognition that a sentinel fracture leads to a high imminent risk of fracture, we discuss the implications and challenges of using imminent fracture risk in the secondary fracture prevention setting.</w:t>
      </w:r>
    </w:p>
    <w:p w14:paraId="7A51902A" w14:textId="77777777" w:rsidR="00A711F9" w:rsidRPr="00AA6B20" w:rsidRDefault="00A711F9" w:rsidP="00694405">
      <w:pPr>
        <w:rPr>
          <w:sz w:val="22"/>
        </w:rPr>
      </w:pPr>
    </w:p>
    <w:p w14:paraId="341BC152" w14:textId="07E3578E" w:rsidR="00B23045" w:rsidRPr="00AA6B20" w:rsidRDefault="00DA4FDB" w:rsidP="00694405">
      <w:pPr>
        <w:rPr>
          <w:sz w:val="22"/>
        </w:rPr>
      </w:pPr>
      <w:r w:rsidRPr="00AA6B20">
        <w:rPr>
          <w:sz w:val="22"/>
        </w:rPr>
        <w:t>Dear Editor</w:t>
      </w:r>
    </w:p>
    <w:p w14:paraId="0893B356" w14:textId="6153BF59" w:rsidR="00023F6A" w:rsidRPr="00AA6B20" w:rsidRDefault="002B7B62" w:rsidP="00C93495">
      <w:pPr>
        <w:rPr>
          <w:rFonts w:cs="Arial"/>
          <w:sz w:val="22"/>
        </w:rPr>
      </w:pPr>
      <w:r w:rsidRPr="00AA6B20">
        <w:rPr>
          <w:sz w:val="22"/>
        </w:rPr>
        <w:t>With an estimated 5</w:t>
      </w:r>
      <w:r w:rsidR="00A476E3" w:rsidRPr="00AA6B20">
        <w:rPr>
          <w:sz w:val="22"/>
        </w:rPr>
        <w:t>2</w:t>
      </w:r>
      <w:r w:rsidRPr="00AA6B20">
        <w:rPr>
          <w:sz w:val="22"/>
        </w:rPr>
        <w:t xml:space="preserve">0,000 fragility fractures every year in the </w:t>
      </w:r>
      <w:r w:rsidR="00A476E3" w:rsidRPr="00AA6B20">
        <w:rPr>
          <w:sz w:val="22"/>
        </w:rPr>
        <w:t>United Kingdom</w:t>
      </w:r>
      <w:r w:rsidRPr="00AA6B20">
        <w:rPr>
          <w:sz w:val="22"/>
        </w:rPr>
        <w:t xml:space="preserve">, delivering </w:t>
      </w:r>
      <w:r w:rsidR="001402FC" w:rsidRPr="00AA6B20">
        <w:rPr>
          <w:sz w:val="22"/>
        </w:rPr>
        <w:t xml:space="preserve">effective and efficient </w:t>
      </w:r>
      <w:r w:rsidR="00777AA2" w:rsidRPr="00AA6B20">
        <w:rPr>
          <w:sz w:val="22"/>
        </w:rPr>
        <w:t xml:space="preserve">healthcare </w:t>
      </w:r>
      <w:r w:rsidR="001402FC" w:rsidRPr="00AA6B20">
        <w:rPr>
          <w:sz w:val="22"/>
        </w:rPr>
        <w:t xml:space="preserve">for this patient group </w:t>
      </w:r>
      <w:r w:rsidR="00777AA2" w:rsidRPr="00AA6B20">
        <w:rPr>
          <w:sz w:val="22"/>
        </w:rPr>
        <w:t xml:space="preserve">has </w:t>
      </w:r>
      <w:r w:rsidR="00567D01">
        <w:rPr>
          <w:sz w:val="22"/>
        </w:rPr>
        <w:t xml:space="preserve">significant </w:t>
      </w:r>
      <w:r w:rsidR="00C764F6" w:rsidRPr="00AA6B20">
        <w:rPr>
          <w:sz w:val="22"/>
        </w:rPr>
        <w:t>consequences for patients, families, the NHS and society</w:t>
      </w:r>
      <w:r w:rsidR="00DB2B90" w:rsidRPr="00AA6B20">
        <w:rPr>
          <w:sz w:val="22"/>
        </w:rPr>
        <w:fldChar w:fldCharType="begin"/>
      </w:r>
      <w:r w:rsidR="00D44193">
        <w:rPr>
          <w:sz w:val="22"/>
        </w:rPr>
        <w:instrText xml:space="preserve"> ADDIN EN.CITE &lt;EndNote&gt;&lt;Cite&gt;&lt;Author&gt;Kanis&lt;/Author&gt;&lt;Year&gt;2018&lt;/Year&gt;&lt;RecNum&gt;21420&lt;/RecNum&gt;&lt;DisplayText&gt;[1]&lt;/DisplayText&gt;&lt;record&gt;&lt;rec-number&gt;21420&lt;/rec-number&gt;&lt;foreign-keys&gt;&lt;key app="EN" db-id="tstst92tixf921ea0raxfz0zper2w0s2r09a" timestamp="1541511236"&gt;21420&lt;/key&gt;&lt;/foreign-keys&gt;&lt;ref-type name="Report"&gt;27&lt;/ref-type&gt;&lt;contributors&gt;&lt;authors&gt;&lt;author&gt;Kanis, J.&lt;/author&gt;&lt;author&gt;McCloskey, E.&lt;/author&gt;&lt;author&gt;Harvey, N.C.&lt;/author&gt;&lt;author&gt;Javaid, M .K.&lt;/author&gt;&lt;author&gt;Borgstrom, F.&lt;/author&gt;&lt;/authors&gt;&lt;/contributors&gt;&lt;titles&gt;&lt;title&gt;Broken Bones, Broken Lives: A roadmap to solve the fragility fracture crisis in the United Kingdom&lt;/title&gt;&lt;secondary-title&gt;Broken Bone, Broken Lives:&lt;/secondary-title&gt;&lt;/titles&gt;&lt;pages&gt;1-19 &lt;/pages&gt;&lt;dates&gt;&lt;year&gt;2018&lt;/year&gt;&lt;/dates&gt;&lt;pub-location&gt;http://share.iofbonehealth.org/EU-6-Material/Reports/IOF_report_UK.pdf&lt;/pub-location&gt;&lt;publisher&gt;International Osteoporosis Foundation&lt;/publisher&gt;&lt;urls&gt;&lt;related-urls&gt;&lt;url&gt;www.iofbonehealth.org/broken-bones-broken-lives&lt;/url&gt;&lt;/related-urls&gt;&lt;/urls&gt;&lt;/record&gt;&lt;/Cite&gt;&lt;/EndNote&gt;</w:instrText>
      </w:r>
      <w:r w:rsidR="00DB2B90" w:rsidRPr="00AA6B20">
        <w:rPr>
          <w:sz w:val="22"/>
        </w:rPr>
        <w:fldChar w:fldCharType="separate"/>
      </w:r>
      <w:r w:rsidR="00DB2B90" w:rsidRPr="00AA6B20">
        <w:rPr>
          <w:noProof/>
          <w:sz w:val="22"/>
        </w:rPr>
        <w:t>[1]</w:t>
      </w:r>
      <w:r w:rsidR="00DB2B90" w:rsidRPr="00AA6B20">
        <w:rPr>
          <w:sz w:val="22"/>
        </w:rPr>
        <w:fldChar w:fldCharType="end"/>
      </w:r>
      <w:r w:rsidR="00C764F6" w:rsidRPr="00AA6B20">
        <w:rPr>
          <w:sz w:val="22"/>
        </w:rPr>
        <w:t>. A</w:t>
      </w:r>
      <w:r w:rsidR="00777AA2" w:rsidRPr="00AA6B20">
        <w:rPr>
          <w:sz w:val="22"/>
        </w:rPr>
        <w:t xml:space="preserve"> fragility</w:t>
      </w:r>
      <w:r w:rsidR="001402FC" w:rsidRPr="00AA6B20">
        <w:rPr>
          <w:sz w:val="22"/>
        </w:rPr>
        <w:t xml:space="preserve"> fracture is a major risk factor</w:t>
      </w:r>
      <w:r w:rsidR="00B23045" w:rsidRPr="00AA6B20">
        <w:rPr>
          <w:sz w:val="22"/>
        </w:rPr>
        <w:t xml:space="preserve"> for </w:t>
      </w:r>
      <w:r w:rsidR="00023F6A" w:rsidRPr="00AA6B20">
        <w:rPr>
          <w:sz w:val="22"/>
        </w:rPr>
        <w:t>further</w:t>
      </w:r>
      <w:r w:rsidR="00B23045" w:rsidRPr="00AA6B20">
        <w:rPr>
          <w:sz w:val="22"/>
        </w:rPr>
        <w:t xml:space="preserve"> fracture</w:t>
      </w:r>
      <w:r w:rsidR="00023F6A" w:rsidRPr="00AA6B20">
        <w:rPr>
          <w:sz w:val="22"/>
        </w:rPr>
        <w:t>s</w:t>
      </w:r>
      <w:r w:rsidR="00446431" w:rsidRPr="00AA6B20">
        <w:rPr>
          <w:sz w:val="22"/>
        </w:rPr>
        <w:fldChar w:fldCharType="begin"/>
      </w:r>
      <w:r w:rsidR="004F4645">
        <w:rPr>
          <w:sz w:val="22"/>
        </w:rPr>
        <w:instrText xml:space="preserve"> ADDIN EN.CITE &lt;EndNote&gt;&lt;Cite&gt;&lt;Author&gt;Klotzbuecher&lt;/Author&gt;&lt;Year&gt;2000&lt;/Year&gt;&lt;RecNum&gt;1567&lt;/RecNum&gt;&lt;DisplayText&gt;[2]&lt;/DisplayText&gt;&lt;record&gt;&lt;rec-number&gt;1567&lt;/rec-number&gt;&lt;foreign-keys&gt;&lt;key app="EN" db-id="9ttts22z4w0zeqe0d0pxvvsx500xavr9vwrd" timestamp="1539342258"&gt;1567&lt;/key&gt;&lt;/foreign-keys&gt;&lt;ref-type name="Journal Article"&gt;17&lt;/ref-type&gt;&lt;contributors&gt;&lt;authors&gt;&lt;author&gt;Klotzbuecher, C. M.&lt;/author&gt;&lt;author&gt;Ross, P. D.&lt;/author&gt;&lt;author&gt;Landsman, P. B.&lt;/author&gt;&lt;author&gt;Abbott, T. A., 3rd&lt;/author&gt;&lt;author&gt;Berger, M.&lt;/author&gt;&lt;/authors&gt;&lt;/contributors&gt;&lt;auth-address&gt;Merck &amp;amp; Company, Inc., West Point, Pennsylvania 19486, USA.&lt;/auth-address&gt;&lt;titles&gt;&lt;title&gt;Patients with prior fractures have an increased risk of future fractures: a summary of the literature and statistical synthesi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721-39&lt;/pages&gt;&lt;volume&gt;15&lt;/volume&gt;&lt;number&gt;4&lt;/number&gt;&lt;edition&gt;2000/04/26&lt;/edition&gt;&lt;keywords&gt;&lt;keyword&gt;Aged&lt;/keyword&gt;&lt;keyword&gt;Case-Control Studies&lt;/keyword&gt;&lt;keyword&gt;Cross-Sectional Studies&lt;/keyword&gt;&lt;keyword&gt;Female&lt;/keyword&gt;&lt;keyword&gt;*Fractures, Bone/epidemiology&lt;/keyword&gt;&lt;keyword&gt;Humans&lt;/keyword&gt;&lt;keyword&gt;Male&lt;/keyword&gt;&lt;keyword&gt;Mathematical Computing&lt;/keyword&gt;&lt;keyword&gt;Medical History Taking&lt;/keyword&gt;&lt;keyword&gt;Middle Aged&lt;/keyword&gt;&lt;keyword&gt;Prospective Studies&lt;/keyword&gt;&lt;keyword&gt;Risk Factors&lt;/keyword&gt;&lt;keyword&gt;Spinal Fractures&lt;/keyword&gt;&lt;/keywords&gt;&lt;dates&gt;&lt;year&gt;2000&lt;/year&gt;&lt;pub-dates&gt;&lt;date&gt;Apr&lt;/date&gt;&lt;/pub-dates&gt;&lt;/dates&gt;&lt;isbn&gt;0884-0431 (Print)&amp;#xD;0884-0431&lt;/isbn&gt;&lt;accession-num&gt;10780864&lt;/accession-num&gt;&lt;urls&gt;&lt;/urls&gt;&lt;electronic-resource-num&gt;10.1359/jbmr.2000.15.4.721&lt;/electronic-resource-num&gt;&lt;remote-database-provider&gt;NLM&lt;/remote-database-provider&gt;&lt;language&gt;eng&lt;/language&gt;&lt;/record&gt;&lt;/Cite&gt;&lt;/EndNote&gt;</w:instrText>
      </w:r>
      <w:r w:rsidR="00446431" w:rsidRPr="00AA6B20">
        <w:rPr>
          <w:sz w:val="22"/>
        </w:rPr>
        <w:fldChar w:fldCharType="separate"/>
      </w:r>
      <w:r w:rsidR="003C22AD" w:rsidRPr="00AA6B20">
        <w:rPr>
          <w:noProof/>
          <w:sz w:val="22"/>
        </w:rPr>
        <w:t>[2]</w:t>
      </w:r>
      <w:r w:rsidR="00446431" w:rsidRPr="00AA6B20">
        <w:rPr>
          <w:sz w:val="22"/>
        </w:rPr>
        <w:fldChar w:fldCharType="end"/>
      </w:r>
      <w:r w:rsidR="00023F6A" w:rsidRPr="00AA6B20">
        <w:rPr>
          <w:sz w:val="22"/>
        </w:rPr>
        <w:t>,</w:t>
      </w:r>
      <w:r w:rsidR="00C764F6" w:rsidRPr="00AA6B20">
        <w:rPr>
          <w:sz w:val="22"/>
        </w:rPr>
        <w:t xml:space="preserve"> and </w:t>
      </w:r>
      <w:r w:rsidR="0094232A" w:rsidRPr="00AA6B20">
        <w:rPr>
          <w:sz w:val="22"/>
        </w:rPr>
        <w:t xml:space="preserve">healthcare systems </w:t>
      </w:r>
      <w:r w:rsidR="00DB2B90" w:rsidRPr="00AA6B20">
        <w:rPr>
          <w:sz w:val="22"/>
        </w:rPr>
        <w:t xml:space="preserve">are now beginning to </w:t>
      </w:r>
      <w:r w:rsidR="0094232A" w:rsidRPr="00AA6B20">
        <w:rPr>
          <w:sz w:val="22"/>
        </w:rPr>
        <w:t>recognise the benefits of</w:t>
      </w:r>
      <w:r w:rsidR="00137AC4" w:rsidRPr="00AA6B20">
        <w:rPr>
          <w:sz w:val="22"/>
        </w:rPr>
        <w:t xml:space="preserve"> </w:t>
      </w:r>
      <w:r w:rsidR="00C764F6" w:rsidRPr="00AA6B20">
        <w:rPr>
          <w:sz w:val="22"/>
        </w:rPr>
        <w:t>secondary fracture prevention</w:t>
      </w:r>
      <w:r w:rsidR="00C764F6" w:rsidRPr="00AA6B20">
        <w:rPr>
          <w:sz w:val="22"/>
        </w:rPr>
        <w:fldChar w:fldCharType="begin"/>
      </w:r>
      <w:r w:rsidR="003C22AD" w:rsidRPr="00AA6B20">
        <w:rPr>
          <w:sz w:val="22"/>
        </w:rPr>
        <w:instrText xml:space="preserve"> ADDIN EN.CITE &lt;EndNote&gt;&lt;Cite&gt;&lt;Author&gt;Marsh&lt;/Author&gt;&lt;Year&gt;2011&lt;/Year&gt;&lt;RecNum&gt;9888&lt;/RecNum&gt;&lt;DisplayText&gt;[3]&lt;/DisplayText&gt;&lt;record&gt;&lt;rec-number&gt;9888&lt;/rec-number&gt;&lt;foreign-keys&gt;&lt;key app="EN" db-id="tstst92tixf921ea0raxfz0zper2w0s2r09a" timestamp="1341213136"&gt;9888&lt;/key&gt;&lt;/foreign-keys&gt;&lt;ref-type name="Journal Article"&gt;17&lt;/ref-type&gt;&lt;contributors&gt;&lt;authors&gt;&lt;author&gt;Marsh, D.&lt;/author&gt;&lt;author&gt;Akesson, K.&lt;/author&gt;&lt;author&gt;Beaton, D. E.&lt;/author&gt;&lt;author&gt;Bogoch, E. R.&lt;/author&gt;&lt;author&gt;Boonen, S.&lt;/author&gt;&lt;author&gt;Brandi, M. L.&lt;/author&gt;&lt;author&gt;McLellan, A. R.&lt;/author&gt;&lt;author&gt;Mitchell, P. J.&lt;/author&gt;&lt;author&gt;Sale, J. E.&lt;/author&gt;&lt;author&gt;Wahl, D. A.&lt;/author&gt;&lt;/authors&gt;&lt;/contributors&gt;&lt;auth-address&gt;Institute of Orthopaedics and Musculoskeletal Science, University College London, Royal National Orthopaedic Hospital, Stanmore, UK.&lt;/auth-address&gt;&lt;titles&gt;&lt;title&gt;Coordinator-based systems for secondary prevention in fragility fracture patients&lt;/title&gt;&lt;secondary-title&gt;Osteoporos Int&lt;/secondary-title&gt;&lt;/titles&gt;&lt;periodical&gt;&lt;full-title&gt;Osteoporos Int&lt;/full-title&gt;&lt;/periodical&gt;&lt;pages&gt;2051-65&lt;/pages&gt;&lt;volume&gt;22&lt;/volume&gt;&lt;number&gt;7&lt;/number&gt;&lt;edition&gt;2011/05/25&lt;/edition&gt;&lt;keywords&gt;&lt;keyword&gt;Accidental Falls&lt;/keyword&gt;&lt;keyword&gt;Bone Density&lt;/keyword&gt;&lt;keyword&gt;Continuity of Patient Care/organization &amp;amp; administration&lt;/keyword&gt;&lt;keyword&gt;Female&lt;/keyword&gt;&lt;keyword&gt;Fractures, Spontaneous/ prevention &amp;amp; control&lt;/keyword&gt;&lt;keyword&gt;Humans&lt;/keyword&gt;&lt;keyword&gt;Male&lt;/keyword&gt;&lt;keyword&gt;Osteoporosis/diagnosis/therapy&lt;/keyword&gt;&lt;keyword&gt;Osteoporotic Fractures/ prevention &amp;amp; control&lt;/keyword&gt;&lt;keyword&gt;Secondary Prevention/ methods/organization &amp;amp; administration&lt;/keyword&gt;&lt;keyword&gt;World Health&lt;/keyword&gt;&lt;/keywords&gt;&lt;dates&gt;&lt;year&gt;2011&lt;/year&gt;&lt;pub-dates&gt;&lt;date&gt;Jul&lt;/date&gt;&lt;/pub-dates&gt;&lt;/dates&gt;&lt;isbn&gt;1433-2965 (Electronic)&amp;#xD;0937-941X (Linking)&lt;/isbn&gt;&lt;accession-num&gt;21607807&lt;/accession-num&gt;&lt;urls&gt;&lt;/urls&gt;&lt;electronic-resource-num&gt;10.1007/s00198-011-1642-x&lt;/electronic-resource-num&gt;&lt;remote-database-provider&gt;NLM&lt;/remote-database-provider&gt;&lt;language&gt;eng&lt;/language&gt;&lt;/record&gt;&lt;/Cite&gt;&lt;/EndNote&gt;</w:instrText>
      </w:r>
      <w:r w:rsidR="00C764F6" w:rsidRPr="00AA6B20">
        <w:rPr>
          <w:sz w:val="22"/>
        </w:rPr>
        <w:fldChar w:fldCharType="separate"/>
      </w:r>
      <w:r w:rsidR="003C22AD" w:rsidRPr="00AA6B20">
        <w:rPr>
          <w:noProof/>
          <w:sz w:val="22"/>
        </w:rPr>
        <w:t>[3]</w:t>
      </w:r>
      <w:r w:rsidR="00C764F6" w:rsidRPr="00AA6B20">
        <w:rPr>
          <w:sz w:val="22"/>
        </w:rPr>
        <w:fldChar w:fldCharType="end"/>
      </w:r>
      <w:r w:rsidR="00B23045" w:rsidRPr="00AA6B20">
        <w:rPr>
          <w:sz w:val="22"/>
        </w:rPr>
        <w:t xml:space="preserve">. Despite this, </w:t>
      </w:r>
      <w:r w:rsidR="00BE1606" w:rsidRPr="00AA6B20">
        <w:rPr>
          <w:sz w:val="22"/>
        </w:rPr>
        <w:t>less than</w:t>
      </w:r>
      <w:r w:rsidR="00B90474" w:rsidRPr="00AA6B20">
        <w:rPr>
          <w:sz w:val="22"/>
        </w:rPr>
        <w:t xml:space="preserve"> </w:t>
      </w:r>
      <w:r w:rsidR="00976433">
        <w:rPr>
          <w:sz w:val="22"/>
        </w:rPr>
        <w:t>5</w:t>
      </w:r>
      <w:r w:rsidR="00BE1606" w:rsidRPr="00AA6B20">
        <w:rPr>
          <w:sz w:val="22"/>
        </w:rPr>
        <w:t>0</w:t>
      </w:r>
      <w:r w:rsidR="00B90474" w:rsidRPr="00AA6B20">
        <w:rPr>
          <w:sz w:val="22"/>
        </w:rPr>
        <w:t xml:space="preserve">% </w:t>
      </w:r>
      <w:r w:rsidR="00023F6A" w:rsidRPr="00AA6B20">
        <w:rPr>
          <w:sz w:val="22"/>
        </w:rPr>
        <w:t xml:space="preserve"> </w:t>
      </w:r>
      <w:r w:rsidR="00EC74BB" w:rsidRPr="00AA6B20">
        <w:rPr>
          <w:sz w:val="22"/>
        </w:rPr>
        <w:t xml:space="preserve">of patients </w:t>
      </w:r>
      <w:r w:rsidR="00B23045" w:rsidRPr="00AA6B20">
        <w:rPr>
          <w:sz w:val="22"/>
        </w:rPr>
        <w:t>receive effective secondary fracture prevention after a fragility fracture</w:t>
      </w:r>
      <w:r w:rsidR="00976433">
        <w:rPr>
          <w:sz w:val="22"/>
        </w:rPr>
        <w:fldChar w:fldCharType="begin">
          <w:fldData xml:space="preserve">PEVuZE5vdGU+PENpdGU+PEF1dGhvcj5LbG9wPC9BdXRob3I+PFllYXI+MjAxNTwvWWVhcj48UmVj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E5MTktMjg8L3BhZ2VzPjx2b2x1bWU+MjY8L3ZvbHVtZT48bnVtYmVy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</w:fldData>
        </w:fldChar>
      </w:r>
      <w:r w:rsidR="00976433">
        <w:rPr>
          <w:sz w:val="22"/>
        </w:rPr>
        <w:instrText xml:space="preserve"> ADDIN EN.CITE </w:instrText>
      </w:r>
      <w:r w:rsidR="00976433">
        <w:rPr>
          <w:sz w:val="22"/>
        </w:rPr>
        <w:fldChar w:fldCharType="begin">
          <w:fldData xml:space="preserve">PEVuZE5vdGU+PENpdGU+PEF1dGhvcj5LbG9wPC9BdXRob3I+PFllYXI+MjAxNTwvWWVhcj48UmVj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E5MTktMjg8L3BhZ2VzPjx2b2x1bWU+MjY8L3ZvbHVtZT48bnVtYmVy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</w:fldData>
        </w:fldChar>
      </w:r>
      <w:r w:rsidR="00976433">
        <w:rPr>
          <w:sz w:val="22"/>
        </w:rPr>
        <w:instrText xml:space="preserve"> ADDIN EN.CITE.DATA </w:instrText>
      </w:r>
      <w:r w:rsidR="00976433">
        <w:rPr>
          <w:sz w:val="22"/>
        </w:rPr>
      </w:r>
      <w:r w:rsidR="00976433">
        <w:rPr>
          <w:sz w:val="22"/>
        </w:rPr>
        <w:fldChar w:fldCharType="end"/>
      </w:r>
      <w:r w:rsidR="00976433">
        <w:rPr>
          <w:sz w:val="22"/>
        </w:rPr>
      </w:r>
      <w:r w:rsidR="00976433">
        <w:rPr>
          <w:sz w:val="22"/>
        </w:rPr>
        <w:fldChar w:fldCharType="separate"/>
      </w:r>
      <w:r w:rsidR="00976433">
        <w:rPr>
          <w:noProof/>
          <w:sz w:val="22"/>
        </w:rPr>
        <w:t>[4]</w:t>
      </w:r>
      <w:r w:rsidR="00976433">
        <w:rPr>
          <w:sz w:val="22"/>
        </w:rPr>
        <w:fldChar w:fldCharType="end"/>
      </w:r>
      <w:r w:rsidR="0053764C">
        <w:rPr>
          <w:sz w:val="22"/>
        </w:rPr>
        <w:t>.</w:t>
      </w:r>
      <w:r w:rsidR="008141A6">
        <w:rPr>
          <w:sz w:val="22"/>
        </w:rPr>
        <w:t xml:space="preserve"> </w:t>
      </w:r>
      <w:r w:rsidR="00F33FC3">
        <w:rPr>
          <w:sz w:val="22"/>
        </w:rPr>
        <w:t>T</w:t>
      </w:r>
      <w:r w:rsidR="008141A6">
        <w:rPr>
          <w:sz w:val="22"/>
        </w:rPr>
        <w:t>his</w:t>
      </w:r>
      <w:r w:rsidR="003E0BD1" w:rsidRPr="00AA6B20">
        <w:rPr>
          <w:sz w:val="22"/>
        </w:rPr>
        <w:t xml:space="preserve"> has</w:t>
      </w:r>
      <w:r w:rsidR="00B23045" w:rsidRPr="00AA6B20">
        <w:rPr>
          <w:sz w:val="22"/>
        </w:rPr>
        <w:t xml:space="preserve"> led to national</w:t>
      </w:r>
      <w:r w:rsidR="00B23045" w:rsidRPr="00AA6B20">
        <w:rPr>
          <w:sz w:val="22"/>
        </w:rPr>
        <w:fldChar w:fldCharType="begin">
          <w:fldData xml:space="preserve">PEVuZE5vdGU+PENpdGU+PEF1dGhvcj5Cb3VsdG9uPC9BdXRob3I+PFllYXI+MjAxNyA8L1llYXI+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</w:fldData>
        </w:fldChar>
      </w:r>
      <w:r w:rsidR="00D44193">
        <w:rPr>
          <w:sz w:val="22"/>
        </w:rPr>
        <w:instrText xml:space="preserve"> ADDIN EN.CITE </w:instrText>
      </w:r>
      <w:r w:rsidR="00D44193">
        <w:rPr>
          <w:sz w:val="22"/>
        </w:rPr>
        <w:fldChar w:fldCharType="begin">
          <w:fldData xml:space="preserve">PEVuZE5vdGU+PENpdGU+PEF1dGhvcj5Cb3VsdG9uPC9BdXRob3I+PFllYXI+MjAxNyA8L1llYXI+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</w:fldData>
        </w:fldChar>
      </w:r>
      <w:r w:rsidR="00D44193">
        <w:rPr>
          <w:sz w:val="22"/>
        </w:rPr>
        <w:instrText xml:space="preserve"> ADDIN EN.CITE.DATA </w:instrText>
      </w:r>
      <w:r w:rsidR="00D44193">
        <w:rPr>
          <w:sz w:val="22"/>
        </w:rPr>
      </w:r>
      <w:r w:rsidR="00D44193">
        <w:rPr>
          <w:sz w:val="22"/>
        </w:rPr>
        <w:fldChar w:fldCharType="end"/>
      </w:r>
      <w:r w:rsidR="00B23045" w:rsidRPr="00AA6B20">
        <w:rPr>
          <w:sz w:val="22"/>
        </w:rPr>
      </w:r>
      <w:r w:rsidR="00B23045" w:rsidRPr="00AA6B20">
        <w:rPr>
          <w:sz w:val="22"/>
        </w:rPr>
        <w:fldChar w:fldCharType="separate"/>
      </w:r>
      <w:r w:rsidR="00AA6B20" w:rsidRPr="00AA6B20">
        <w:rPr>
          <w:noProof/>
          <w:sz w:val="22"/>
        </w:rPr>
        <w:t>[5, 6]</w:t>
      </w:r>
      <w:r w:rsidR="00B23045" w:rsidRPr="00AA6B20">
        <w:rPr>
          <w:sz w:val="22"/>
        </w:rPr>
        <w:fldChar w:fldCharType="end"/>
      </w:r>
      <w:r w:rsidR="00B23045" w:rsidRPr="00AA6B20">
        <w:rPr>
          <w:sz w:val="22"/>
        </w:rPr>
        <w:t xml:space="preserve"> </w:t>
      </w:r>
      <w:r w:rsidR="00DB2B90" w:rsidRPr="00AA6B20">
        <w:rPr>
          <w:sz w:val="22"/>
        </w:rPr>
        <w:t>and international</w:t>
      </w:r>
      <w:r w:rsidR="00DB2B90" w:rsidRPr="00AA6B20">
        <w:rPr>
          <w:sz w:val="22"/>
        </w:rPr>
        <w:fldChar w:fldCharType="begin">
          <w:fldData xml:space="preserve">PEVuZE5vdGU+PENpdGU+PEF1dGhvcj5Ba2Vzc29uPC9BdXRob3I+PFllYXI+MjAxMzwvWWVhcj48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MjEzNS01MjwvcGFnZXM+PHZvbHVtZT4yNDwvdm9sdW1lPjxudW1iZXI+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I1NzMtODwvcGFnZXM+PHZvbHVtZT4yNjwvdm9s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</w:fldData>
        </w:fldChar>
      </w:r>
      <w:r w:rsidR="00B817D7">
        <w:rPr>
          <w:sz w:val="22"/>
        </w:rPr>
        <w:instrText xml:space="preserve"> ADDIN EN.CITE </w:instrText>
      </w:r>
      <w:r w:rsidR="00B817D7">
        <w:rPr>
          <w:sz w:val="22"/>
        </w:rPr>
        <w:fldChar w:fldCharType="begin">
          <w:fldData xml:space="preserve">PEVuZE5vdGU+PENpdGU+PEF1dGhvcj5Ba2Vzc29uPC9BdXRob3I+PFllYXI+MjAxMzwvWWVhcj48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MjEzNS01MjwvcGFnZXM+PHZvbHVtZT4yNDwvdm9sdW1lPjxudW1iZXI+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I1NzMtODwvcGFnZXM+PHZvbHVtZT4yNjwvdm9s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</w:fldData>
        </w:fldChar>
      </w:r>
      <w:r w:rsidR="00B817D7">
        <w:rPr>
          <w:sz w:val="22"/>
        </w:rPr>
        <w:instrText xml:space="preserve"> ADDIN EN.CITE.DATA </w:instrText>
      </w:r>
      <w:r w:rsidR="00B817D7">
        <w:rPr>
          <w:sz w:val="22"/>
        </w:rPr>
      </w:r>
      <w:r w:rsidR="00B817D7">
        <w:rPr>
          <w:sz w:val="22"/>
        </w:rPr>
        <w:fldChar w:fldCharType="end"/>
      </w:r>
      <w:r w:rsidR="00DB2B90" w:rsidRPr="00AA6B20">
        <w:rPr>
          <w:sz w:val="22"/>
        </w:rPr>
      </w:r>
      <w:r w:rsidR="00DB2B90" w:rsidRPr="00AA6B20">
        <w:rPr>
          <w:sz w:val="22"/>
        </w:rPr>
        <w:fldChar w:fldCharType="separate"/>
      </w:r>
      <w:r w:rsidR="00B817D7">
        <w:rPr>
          <w:noProof/>
          <w:sz w:val="22"/>
        </w:rPr>
        <w:t>[7-11]</w:t>
      </w:r>
      <w:r w:rsidR="00DB2B90" w:rsidRPr="00AA6B20">
        <w:rPr>
          <w:sz w:val="22"/>
        </w:rPr>
        <w:fldChar w:fldCharType="end"/>
      </w:r>
      <w:r w:rsidR="00DB2B90" w:rsidRPr="00AA6B20">
        <w:rPr>
          <w:sz w:val="22"/>
        </w:rPr>
        <w:t xml:space="preserve"> </w:t>
      </w:r>
      <w:r w:rsidR="001402FC" w:rsidRPr="00AA6B20">
        <w:rPr>
          <w:sz w:val="22"/>
        </w:rPr>
        <w:t>initiati</w:t>
      </w:r>
      <w:r w:rsidR="00137AC4" w:rsidRPr="00AA6B20">
        <w:rPr>
          <w:sz w:val="22"/>
        </w:rPr>
        <w:t>v</w:t>
      </w:r>
      <w:r w:rsidR="001402FC" w:rsidRPr="00AA6B20">
        <w:rPr>
          <w:sz w:val="22"/>
        </w:rPr>
        <w:t xml:space="preserve">es </w:t>
      </w:r>
      <w:r w:rsidR="00B23045" w:rsidRPr="00AA6B20">
        <w:rPr>
          <w:sz w:val="22"/>
        </w:rPr>
        <w:t xml:space="preserve">to improve </w:t>
      </w:r>
      <w:r w:rsidR="00FB2B65">
        <w:rPr>
          <w:sz w:val="22"/>
        </w:rPr>
        <w:t>clinical services</w:t>
      </w:r>
      <w:r w:rsidR="00977DFB">
        <w:rPr>
          <w:sz w:val="22"/>
        </w:rPr>
        <w:t xml:space="preserve"> by implementing fracture liaison services (FLSs)</w:t>
      </w:r>
      <w:r w:rsidR="00FB2B65">
        <w:rPr>
          <w:sz w:val="22"/>
        </w:rPr>
        <w:t xml:space="preserve">. </w:t>
      </w:r>
      <w:r w:rsidR="0040113C">
        <w:rPr>
          <w:sz w:val="22"/>
        </w:rPr>
        <w:t>Successful funding of a new</w:t>
      </w:r>
      <w:r w:rsidR="00977DFB">
        <w:rPr>
          <w:sz w:val="22"/>
        </w:rPr>
        <w:t xml:space="preserve"> FLS</w:t>
      </w:r>
      <w:r w:rsidR="0040113C">
        <w:rPr>
          <w:sz w:val="22"/>
        </w:rPr>
        <w:t xml:space="preserve"> </w:t>
      </w:r>
      <w:r w:rsidR="0053764C">
        <w:rPr>
          <w:sz w:val="22"/>
        </w:rPr>
        <w:t xml:space="preserve">is </w:t>
      </w:r>
      <w:r w:rsidR="0040113C">
        <w:rPr>
          <w:sz w:val="22"/>
        </w:rPr>
        <w:t xml:space="preserve">usually </w:t>
      </w:r>
      <w:r w:rsidR="0053764C">
        <w:rPr>
          <w:sz w:val="22"/>
        </w:rPr>
        <w:t>influenced by</w:t>
      </w:r>
      <w:r w:rsidR="00977DFB">
        <w:rPr>
          <w:sz w:val="22"/>
        </w:rPr>
        <w:t xml:space="preserve"> the number of fractures </w:t>
      </w:r>
      <w:r w:rsidR="0040113C">
        <w:rPr>
          <w:sz w:val="22"/>
        </w:rPr>
        <w:t>it</w:t>
      </w:r>
      <w:r w:rsidR="008A645E">
        <w:rPr>
          <w:sz w:val="22"/>
        </w:rPr>
        <w:t xml:space="preserve"> </w:t>
      </w:r>
      <w:r w:rsidR="0095733A">
        <w:rPr>
          <w:sz w:val="22"/>
        </w:rPr>
        <w:t xml:space="preserve">is expected to </w:t>
      </w:r>
      <w:r w:rsidR="008A645E">
        <w:rPr>
          <w:sz w:val="22"/>
        </w:rPr>
        <w:t>prevent in the first few years after a</w:t>
      </w:r>
      <w:r w:rsidR="0040113C">
        <w:rPr>
          <w:sz w:val="22"/>
        </w:rPr>
        <w:t>n index</w:t>
      </w:r>
      <w:r w:rsidR="008A645E">
        <w:rPr>
          <w:sz w:val="22"/>
        </w:rPr>
        <w:t xml:space="preserve"> fracture</w:t>
      </w:r>
      <w:r w:rsidR="00977DFB">
        <w:rPr>
          <w:sz w:val="22"/>
        </w:rPr>
        <w:t>. Th</w:t>
      </w:r>
      <w:r w:rsidR="0095733A">
        <w:rPr>
          <w:sz w:val="22"/>
        </w:rPr>
        <w:t>e expected</w:t>
      </w:r>
      <w:r w:rsidR="00977DFB">
        <w:rPr>
          <w:sz w:val="22"/>
        </w:rPr>
        <w:t xml:space="preserve"> number of fractures </w:t>
      </w:r>
      <w:r w:rsidR="008A645E">
        <w:rPr>
          <w:sz w:val="22"/>
        </w:rPr>
        <w:t>prevented is</w:t>
      </w:r>
      <w:r w:rsidR="00977DFB">
        <w:rPr>
          <w:sz w:val="22"/>
        </w:rPr>
        <w:t xml:space="preserve"> </w:t>
      </w:r>
      <w:r w:rsidR="0095733A">
        <w:rPr>
          <w:sz w:val="22"/>
        </w:rPr>
        <w:t xml:space="preserve">in turn </w:t>
      </w:r>
      <w:r w:rsidR="00977DFB">
        <w:rPr>
          <w:sz w:val="22"/>
        </w:rPr>
        <w:t xml:space="preserve">determined by the </w:t>
      </w:r>
      <w:r w:rsidR="008A645E">
        <w:rPr>
          <w:sz w:val="22"/>
        </w:rPr>
        <w:t xml:space="preserve">baseline </w:t>
      </w:r>
      <w:r w:rsidR="00977DFB">
        <w:rPr>
          <w:sz w:val="22"/>
        </w:rPr>
        <w:t>risk of subsequent fracture</w:t>
      </w:r>
      <w:r w:rsidR="008A645E">
        <w:rPr>
          <w:sz w:val="22"/>
        </w:rPr>
        <w:t xml:space="preserve">, </w:t>
      </w:r>
      <w:r w:rsidR="00977DFB">
        <w:rPr>
          <w:sz w:val="22"/>
        </w:rPr>
        <w:t xml:space="preserve">the number of </w:t>
      </w:r>
      <w:r w:rsidR="001F4ABB" w:rsidRPr="00AA6B20">
        <w:rPr>
          <w:sz w:val="22"/>
        </w:rPr>
        <w:t xml:space="preserve">patients </w:t>
      </w:r>
      <w:r w:rsidR="008141A6">
        <w:rPr>
          <w:sz w:val="22"/>
        </w:rPr>
        <w:t>at</w:t>
      </w:r>
      <w:r w:rsidR="001F4ABB" w:rsidRPr="00AA6B20">
        <w:rPr>
          <w:sz w:val="22"/>
        </w:rPr>
        <w:t xml:space="preserve"> high enough </w:t>
      </w:r>
      <w:r w:rsidR="0094232A" w:rsidRPr="00AA6B20">
        <w:rPr>
          <w:sz w:val="22"/>
        </w:rPr>
        <w:t xml:space="preserve">fracture </w:t>
      </w:r>
      <w:r w:rsidR="001F4ABB" w:rsidRPr="00AA6B20">
        <w:rPr>
          <w:sz w:val="22"/>
        </w:rPr>
        <w:t xml:space="preserve">risk to </w:t>
      </w:r>
      <w:r w:rsidR="00023F6A" w:rsidRPr="00AA6B20">
        <w:rPr>
          <w:sz w:val="22"/>
        </w:rPr>
        <w:t>warrant</w:t>
      </w:r>
      <w:r w:rsidR="001F4ABB" w:rsidRPr="00AA6B20">
        <w:rPr>
          <w:sz w:val="22"/>
        </w:rPr>
        <w:t xml:space="preserve"> </w:t>
      </w:r>
      <w:r w:rsidR="008A645E">
        <w:rPr>
          <w:sz w:val="22"/>
        </w:rPr>
        <w:t xml:space="preserve">anti-osteoporosis medication (AOM) and the </w:t>
      </w:r>
      <w:r w:rsidR="0053764C">
        <w:rPr>
          <w:sz w:val="22"/>
        </w:rPr>
        <w:t>degree of</w:t>
      </w:r>
      <w:r w:rsidR="008A645E">
        <w:rPr>
          <w:sz w:val="22"/>
        </w:rPr>
        <w:t xml:space="preserve"> fracture</w:t>
      </w:r>
      <w:r w:rsidR="00B85601">
        <w:rPr>
          <w:sz w:val="22"/>
        </w:rPr>
        <w:t xml:space="preserve"> ri</w:t>
      </w:r>
      <w:r w:rsidR="008A645E">
        <w:rPr>
          <w:sz w:val="22"/>
        </w:rPr>
        <w:t>s</w:t>
      </w:r>
      <w:r w:rsidR="00B85601">
        <w:rPr>
          <w:sz w:val="22"/>
        </w:rPr>
        <w:t>k</w:t>
      </w:r>
      <w:r w:rsidR="008A645E">
        <w:rPr>
          <w:sz w:val="22"/>
        </w:rPr>
        <w:t xml:space="preserve"> </w:t>
      </w:r>
      <w:r w:rsidR="0053764C">
        <w:rPr>
          <w:sz w:val="22"/>
        </w:rPr>
        <w:t xml:space="preserve">reduction </w:t>
      </w:r>
      <w:r w:rsidR="008A645E">
        <w:rPr>
          <w:sz w:val="22"/>
        </w:rPr>
        <w:t>by AOMs</w:t>
      </w:r>
      <w:r w:rsidR="001F4ABB" w:rsidRPr="00AA6B20">
        <w:rPr>
          <w:sz w:val="22"/>
        </w:rPr>
        <w:t xml:space="preserve">. </w:t>
      </w:r>
      <w:r w:rsidR="008A645E">
        <w:rPr>
          <w:sz w:val="22"/>
        </w:rPr>
        <w:t>Underestimati</w:t>
      </w:r>
      <w:r w:rsidR="00B85601">
        <w:rPr>
          <w:sz w:val="22"/>
        </w:rPr>
        <w:t>ng</w:t>
      </w:r>
      <w:r w:rsidR="008A645E">
        <w:rPr>
          <w:sz w:val="22"/>
        </w:rPr>
        <w:t xml:space="preserve"> fracture</w:t>
      </w:r>
      <w:r w:rsidR="00B85601">
        <w:rPr>
          <w:sz w:val="22"/>
        </w:rPr>
        <w:t xml:space="preserve"> risk</w:t>
      </w:r>
      <w:r w:rsidR="008A645E">
        <w:rPr>
          <w:sz w:val="22"/>
        </w:rPr>
        <w:t xml:space="preserve"> in the post</w:t>
      </w:r>
      <w:r w:rsidR="00B85601">
        <w:rPr>
          <w:sz w:val="22"/>
        </w:rPr>
        <w:t>-</w:t>
      </w:r>
      <w:r w:rsidR="008A645E">
        <w:rPr>
          <w:sz w:val="22"/>
        </w:rPr>
        <w:t xml:space="preserve">fracture period will lead to fewer expected fractures prevented and lower </w:t>
      </w:r>
      <w:r w:rsidR="00B85601">
        <w:rPr>
          <w:sz w:val="22"/>
        </w:rPr>
        <w:t xml:space="preserve">perceived </w:t>
      </w:r>
      <w:r w:rsidR="008A645E">
        <w:rPr>
          <w:sz w:val="22"/>
        </w:rPr>
        <w:t xml:space="preserve">benefit of the FLS </w:t>
      </w:r>
      <w:r w:rsidR="00B85601">
        <w:rPr>
          <w:sz w:val="22"/>
        </w:rPr>
        <w:t>by payers</w:t>
      </w:r>
      <w:r w:rsidR="001F7C7F">
        <w:rPr>
          <w:sz w:val="22"/>
        </w:rPr>
        <w:t xml:space="preserve">, and importantly also by </w:t>
      </w:r>
      <w:r w:rsidR="008A645E">
        <w:rPr>
          <w:sz w:val="22"/>
        </w:rPr>
        <w:t xml:space="preserve">patients, families, </w:t>
      </w:r>
      <w:r w:rsidR="001F7C7F">
        <w:rPr>
          <w:sz w:val="22"/>
        </w:rPr>
        <w:t>healthcare</w:t>
      </w:r>
      <w:r w:rsidR="008A645E">
        <w:rPr>
          <w:sz w:val="22"/>
        </w:rPr>
        <w:t xml:space="preserve"> </w:t>
      </w:r>
      <w:r w:rsidR="00B85601">
        <w:rPr>
          <w:sz w:val="22"/>
        </w:rPr>
        <w:t>providers and payers</w:t>
      </w:r>
      <w:r w:rsidR="008A645E">
        <w:rPr>
          <w:sz w:val="22"/>
        </w:rPr>
        <w:t xml:space="preserve">. </w:t>
      </w:r>
      <w:r w:rsidR="008141A6">
        <w:rPr>
          <w:sz w:val="22"/>
        </w:rPr>
        <w:t>Tools</w:t>
      </w:r>
      <w:r w:rsidR="00C93495" w:rsidRPr="00AA6B20">
        <w:rPr>
          <w:sz w:val="22"/>
        </w:rPr>
        <w:t xml:space="preserve"> </w:t>
      </w:r>
      <w:r w:rsidR="00DB2B90" w:rsidRPr="00AA6B20">
        <w:rPr>
          <w:sz w:val="22"/>
        </w:rPr>
        <w:t>are available to</w:t>
      </w:r>
      <w:r w:rsidR="00C93495" w:rsidRPr="00AA6B20">
        <w:rPr>
          <w:sz w:val="22"/>
        </w:rPr>
        <w:t xml:space="preserve"> determine </w:t>
      </w:r>
      <w:r w:rsidR="00377F52" w:rsidRPr="00AA6B20">
        <w:rPr>
          <w:sz w:val="22"/>
        </w:rPr>
        <w:t xml:space="preserve">the </w:t>
      </w:r>
      <w:r w:rsidR="00023F6A" w:rsidRPr="00AA6B20">
        <w:rPr>
          <w:sz w:val="22"/>
        </w:rPr>
        <w:t xml:space="preserve">long-term </w:t>
      </w:r>
      <w:r w:rsidR="00B23045" w:rsidRPr="00AA6B20">
        <w:rPr>
          <w:sz w:val="22"/>
        </w:rPr>
        <w:t xml:space="preserve">risk of </w:t>
      </w:r>
      <w:r w:rsidR="0094232A" w:rsidRPr="00AA6B20">
        <w:rPr>
          <w:sz w:val="22"/>
        </w:rPr>
        <w:t>f</w:t>
      </w:r>
      <w:r w:rsidR="00B23045" w:rsidRPr="00AA6B20">
        <w:rPr>
          <w:sz w:val="22"/>
        </w:rPr>
        <w:t xml:space="preserve">racture </w:t>
      </w:r>
      <w:r w:rsidR="00023F6A" w:rsidRPr="00AA6B20">
        <w:rPr>
          <w:sz w:val="22"/>
        </w:rPr>
        <w:t>based on</w:t>
      </w:r>
      <w:r w:rsidR="00B23045" w:rsidRPr="00AA6B20">
        <w:rPr>
          <w:sz w:val="22"/>
        </w:rPr>
        <w:t xml:space="preserve"> </w:t>
      </w:r>
      <w:r w:rsidR="008141A6">
        <w:rPr>
          <w:sz w:val="22"/>
        </w:rPr>
        <w:t xml:space="preserve">patient </w:t>
      </w:r>
      <w:r w:rsidR="00B23045" w:rsidRPr="00AA6B20">
        <w:rPr>
          <w:sz w:val="22"/>
        </w:rPr>
        <w:t>factors</w:t>
      </w:r>
      <w:r w:rsidR="00DB2B90" w:rsidRPr="00AA6B20">
        <w:rPr>
          <w:sz w:val="22"/>
        </w:rPr>
        <w:t>,</w:t>
      </w:r>
      <w:r w:rsidR="0094232A" w:rsidRPr="00AA6B20">
        <w:rPr>
          <w:sz w:val="22"/>
        </w:rPr>
        <w:t xml:space="preserve"> </w:t>
      </w:r>
      <w:r w:rsidR="00B23045" w:rsidRPr="00AA6B20">
        <w:rPr>
          <w:sz w:val="22"/>
        </w:rPr>
        <w:t>includ</w:t>
      </w:r>
      <w:r w:rsidR="00DB2B90" w:rsidRPr="00AA6B20">
        <w:rPr>
          <w:sz w:val="22"/>
        </w:rPr>
        <w:t>ing</w:t>
      </w:r>
      <w:r w:rsidR="00B23045" w:rsidRPr="00AA6B20">
        <w:rPr>
          <w:sz w:val="22"/>
        </w:rPr>
        <w:t xml:space="preserve"> previous fracture </w:t>
      </w:r>
      <w:r w:rsidR="00B23045" w:rsidRPr="00AA6B20">
        <w:rPr>
          <w:sz w:val="22"/>
        </w:rPr>
        <w:fldChar w:fldCharType="begin">
          <w:fldData xml:space="preserve">PEVuZE5vdGU+PENpdGU+PEF1dGhvcj5LYW5pczwvQXV0aG9yPjxZZWFyPjIwMDg8L1llYXI+PFJl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xNDMxLTQ0PC9wYWdl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</w:fldData>
        </w:fldChar>
      </w:r>
      <w:r w:rsidR="00B817D7">
        <w:rPr>
          <w:sz w:val="22"/>
        </w:rPr>
        <w:instrText xml:space="preserve"> ADDIN EN.CITE </w:instrText>
      </w:r>
      <w:r w:rsidR="00B817D7">
        <w:rPr>
          <w:sz w:val="22"/>
        </w:rPr>
        <w:fldChar w:fldCharType="begin">
          <w:fldData xml:space="preserve">PEVuZE5vdGU+PENpdGU+PEF1dGhvcj5LYW5pczwvQXV0aG9yPjxZZWFyPjIwMDg8L1llYXI+PFJl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xNDMxLTQ0PC9wYWdl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</w:fldData>
        </w:fldChar>
      </w:r>
      <w:r w:rsidR="00B817D7">
        <w:rPr>
          <w:sz w:val="22"/>
        </w:rPr>
        <w:instrText xml:space="preserve"> ADDIN EN.CITE.DATA </w:instrText>
      </w:r>
      <w:r w:rsidR="00B817D7">
        <w:rPr>
          <w:sz w:val="22"/>
        </w:rPr>
      </w:r>
      <w:r w:rsidR="00B817D7">
        <w:rPr>
          <w:sz w:val="22"/>
        </w:rPr>
        <w:fldChar w:fldCharType="end"/>
      </w:r>
      <w:r w:rsidR="00B23045" w:rsidRPr="00AA6B20">
        <w:rPr>
          <w:sz w:val="22"/>
        </w:rPr>
      </w:r>
      <w:r w:rsidR="00B23045" w:rsidRPr="00AA6B20">
        <w:rPr>
          <w:sz w:val="22"/>
        </w:rPr>
        <w:fldChar w:fldCharType="separate"/>
      </w:r>
      <w:r w:rsidR="00B817D7">
        <w:rPr>
          <w:noProof/>
          <w:sz w:val="22"/>
        </w:rPr>
        <w:t>[12-15]</w:t>
      </w:r>
      <w:r w:rsidR="00B23045" w:rsidRPr="00AA6B20">
        <w:rPr>
          <w:sz w:val="22"/>
        </w:rPr>
        <w:fldChar w:fldCharType="end"/>
      </w:r>
      <w:r w:rsidR="00B23045" w:rsidRPr="00AA6B20">
        <w:rPr>
          <w:sz w:val="22"/>
        </w:rPr>
        <w:t xml:space="preserve">. </w:t>
      </w:r>
      <w:r w:rsidR="009F3ADF" w:rsidRPr="00AA6B20">
        <w:rPr>
          <w:sz w:val="22"/>
        </w:rPr>
        <w:t xml:space="preserve">Of these, </w:t>
      </w:r>
      <w:r w:rsidR="001402FC" w:rsidRPr="00AA6B20">
        <w:rPr>
          <w:sz w:val="22"/>
        </w:rPr>
        <w:t>FRAX</w:t>
      </w:r>
      <w:r w:rsidR="00B23045" w:rsidRPr="00AA6B20">
        <w:rPr>
          <w:sz w:val="22"/>
        </w:rPr>
        <w:t xml:space="preserve"> </w:t>
      </w:r>
      <w:r w:rsidR="00E77AF5" w:rsidRPr="00AA6B20">
        <w:rPr>
          <w:sz w:val="22"/>
        </w:rPr>
        <w:t xml:space="preserve">and </w:t>
      </w:r>
      <w:r w:rsidR="003E0BD1" w:rsidRPr="00AA6B20">
        <w:rPr>
          <w:sz w:val="22"/>
        </w:rPr>
        <w:t xml:space="preserve">QFracture </w:t>
      </w:r>
      <w:r w:rsidR="00B23045" w:rsidRPr="00AA6B20">
        <w:rPr>
          <w:sz w:val="22"/>
        </w:rPr>
        <w:t>ha</w:t>
      </w:r>
      <w:r w:rsidR="003E0BD1" w:rsidRPr="00AA6B20">
        <w:rPr>
          <w:sz w:val="22"/>
        </w:rPr>
        <w:t>ve</w:t>
      </w:r>
      <w:r w:rsidR="00B23045" w:rsidRPr="00AA6B20">
        <w:rPr>
          <w:sz w:val="22"/>
        </w:rPr>
        <w:t xml:space="preserve"> been incorporated </w:t>
      </w:r>
      <w:r w:rsidR="00E77AF5" w:rsidRPr="00AA6B20">
        <w:rPr>
          <w:sz w:val="22"/>
        </w:rPr>
        <w:t>with</w:t>
      </w:r>
      <w:r w:rsidR="00B23045" w:rsidRPr="00AA6B20">
        <w:rPr>
          <w:sz w:val="22"/>
        </w:rPr>
        <w:t xml:space="preserve">in </w:t>
      </w:r>
      <w:r w:rsidR="003E0BD1" w:rsidRPr="00AA6B20">
        <w:rPr>
          <w:sz w:val="22"/>
        </w:rPr>
        <w:t xml:space="preserve">UK </w:t>
      </w:r>
      <w:r w:rsidR="00B23045" w:rsidRPr="00AA6B20">
        <w:rPr>
          <w:sz w:val="22"/>
        </w:rPr>
        <w:t xml:space="preserve">NICE </w:t>
      </w:r>
      <w:r w:rsidR="003E0BD1" w:rsidRPr="00AA6B20">
        <w:rPr>
          <w:sz w:val="22"/>
        </w:rPr>
        <w:t xml:space="preserve">clinical </w:t>
      </w:r>
      <w:r w:rsidR="00B23045" w:rsidRPr="00AA6B20">
        <w:rPr>
          <w:sz w:val="22"/>
        </w:rPr>
        <w:t>guidance</w:t>
      </w:r>
      <w:r w:rsidR="003E0BD1" w:rsidRPr="00AA6B20">
        <w:rPr>
          <w:sz w:val="22"/>
        </w:rPr>
        <w:fldChar w:fldCharType="begin"/>
      </w:r>
      <w:r w:rsidR="00D44193">
        <w:rPr>
          <w:sz w:val="22"/>
        </w:rPr>
        <w:instrText xml:space="preserve"> ADDIN EN.CITE &lt;EndNote&gt;&lt;Cite&gt;&lt;Author&gt;National Clinical Guideline Centre&lt;/Author&gt;&lt;Year&gt;2012&lt;/Year&gt;&lt;RecNum&gt;12488&lt;/RecNum&gt;&lt;DisplayText&gt;[16]&lt;/DisplayText&gt;&lt;record&gt;&lt;rec-number&gt;12488&lt;/rec-number&gt;&lt;foreign-keys&gt;&lt;key app="EN" db-id="tstst92tixf921ea0raxfz0zper2w0s2r09a" timestamp="1358685756"&gt;12488&lt;/key&gt;&lt;/foreign-keys&gt;&lt;ref-type name="Government Document"&gt;46&lt;/ref-type&gt;&lt;contributors&gt;&lt;authors&gt;&lt;author&gt; National Clinical Guideline Centre, NICE&lt;/author&gt;&lt;/authors&gt;&lt;secondary-authors&gt;&lt;author&gt;National Institute for Health and Clinical Excellence (NICE)&lt;/author&gt;&lt;/secondary-authors&gt;&lt;/contributors&gt;&lt;titles&gt;&lt;title&gt;Osteoporosis: assessing the risk of fragility fracture: NICE clinical guideline 146&lt;/title&gt;&lt;/titles&gt;&lt;dates&gt;&lt;year&gt;2012&lt;/year&gt;&lt;/dates&gt;&lt;urls&gt;&lt;related-urls&gt;&lt;url&gt;https://www.nice.org.uk/guidance/cg146&lt;/url&gt;&lt;/related-urls&gt;&lt;/urls&gt;&lt;/record&gt;&lt;/Cite&gt;&lt;/EndNote&gt;</w:instrText>
      </w:r>
      <w:r w:rsidR="003E0BD1" w:rsidRPr="00AA6B20">
        <w:rPr>
          <w:sz w:val="22"/>
        </w:rPr>
        <w:fldChar w:fldCharType="separate"/>
      </w:r>
      <w:r w:rsidR="00B817D7">
        <w:rPr>
          <w:noProof/>
          <w:sz w:val="22"/>
        </w:rPr>
        <w:t>[16]</w:t>
      </w:r>
      <w:r w:rsidR="003E0BD1" w:rsidRPr="00AA6B20">
        <w:rPr>
          <w:sz w:val="22"/>
        </w:rPr>
        <w:fldChar w:fldCharType="end"/>
      </w:r>
      <w:r w:rsidR="00EC74BB" w:rsidRPr="00AA6B20">
        <w:rPr>
          <w:sz w:val="22"/>
        </w:rPr>
        <w:t>,</w:t>
      </w:r>
      <w:r w:rsidR="003E0BD1" w:rsidRPr="00AA6B20">
        <w:rPr>
          <w:sz w:val="22"/>
        </w:rPr>
        <w:t xml:space="preserve"> and </w:t>
      </w:r>
      <w:r w:rsidR="00DB2B90" w:rsidRPr="00AA6B20">
        <w:rPr>
          <w:sz w:val="22"/>
        </w:rPr>
        <w:t xml:space="preserve">the </w:t>
      </w:r>
      <w:r w:rsidR="003E0BD1" w:rsidRPr="00AA6B20">
        <w:rPr>
          <w:sz w:val="22"/>
        </w:rPr>
        <w:t xml:space="preserve">FRAX </w:t>
      </w:r>
      <w:r w:rsidR="001F7C7F">
        <w:rPr>
          <w:sz w:val="22"/>
        </w:rPr>
        <w:t>-</w:t>
      </w:r>
      <w:r w:rsidR="003E0BD1" w:rsidRPr="00AA6B20">
        <w:rPr>
          <w:sz w:val="22"/>
        </w:rPr>
        <w:t xml:space="preserve">derived intervention </w:t>
      </w:r>
      <w:r w:rsidR="00694405" w:rsidRPr="00AA6B20">
        <w:rPr>
          <w:rFonts w:cs="Arial"/>
          <w:sz w:val="22"/>
        </w:rPr>
        <w:t xml:space="preserve">threshold </w:t>
      </w:r>
      <w:r w:rsidR="00DB2B90" w:rsidRPr="00AA6B20">
        <w:rPr>
          <w:rFonts w:cs="Arial"/>
          <w:sz w:val="22"/>
        </w:rPr>
        <w:t xml:space="preserve">is used </w:t>
      </w:r>
      <w:r w:rsidR="00694405" w:rsidRPr="00AA6B20">
        <w:rPr>
          <w:rFonts w:cs="Arial"/>
          <w:sz w:val="22"/>
        </w:rPr>
        <w:t xml:space="preserve">to </w:t>
      </w:r>
      <w:r w:rsidR="0094232A" w:rsidRPr="00AA6B20">
        <w:rPr>
          <w:rFonts w:cs="Arial"/>
          <w:sz w:val="22"/>
        </w:rPr>
        <w:t>guide</w:t>
      </w:r>
      <w:r w:rsidR="00694405" w:rsidRPr="00AA6B20">
        <w:rPr>
          <w:rFonts w:cs="Arial"/>
          <w:sz w:val="22"/>
        </w:rPr>
        <w:t xml:space="preserve"> </w:t>
      </w:r>
      <w:r w:rsidR="0094232A" w:rsidRPr="00AA6B20">
        <w:rPr>
          <w:rFonts w:cs="Arial"/>
          <w:sz w:val="22"/>
        </w:rPr>
        <w:t xml:space="preserve">recommendations </w:t>
      </w:r>
      <w:r w:rsidR="00752956">
        <w:rPr>
          <w:rFonts w:cs="Arial"/>
          <w:sz w:val="22"/>
        </w:rPr>
        <w:t xml:space="preserve">for </w:t>
      </w:r>
      <w:r w:rsidR="008141A6">
        <w:rPr>
          <w:rFonts w:cs="Arial"/>
          <w:sz w:val="22"/>
        </w:rPr>
        <w:t xml:space="preserve">AOM </w:t>
      </w:r>
      <w:r w:rsidR="00340A38" w:rsidRPr="00AA6B20">
        <w:rPr>
          <w:rFonts w:cs="Arial"/>
          <w:sz w:val="22"/>
        </w:rPr>
        <w:t>in the NH</w:t>
      </w:r>
      <w:r w:rsidR="00E77AF5" w:rsidRPr="00AA6B20">
        <w:rPr>
          <w:rFonts w:cs="Arial"/>
          <w:sz w:val="22"/>
        </w:rPr>
        <w:t>S</w:t>
      </w:r>
      <w:r w:rsidR="00E77AF5" w:rsidRPr="00AA6B20">
        <w:rPr>
          <w:rFonts w:cs="Arial"/>
          <w:sz w:val="22"/>
        </w:rPr>
        <w:fldChar w:fldCharType="begin"/>
      </w:r>
      <w:r w:rsidR="00B817D7">
        <w:rPr>
          <w:rFonts w:cs="Arial"/>
          <w:sz w:val="22"/>
        </w:rPr>
        <w:instrText xml:space="preserve"> ADDIN EN.CITE &lt;EndNote&gt;&lt;Cite&gt;&lt;Author&gt;National Clinical Guideline Centre&lt;/Author&gt;&lt;Year&gt;2017&lt;/Year&gt;&lt;RecNum&gt;21135&lt;/RecNum&gt;&lt;DisplayText&gt;[17]&lt;/DisplayText&gt;&lt;record&gt;&lt;rec-number&gt;21135&lt;/rec-number&gt;&lt;foreign-keys&gt;&lt;key app="EN" db-id="tstst92tixf921ea0raxfz0zper2w0s2r09a" timestamp="1531900650"&gt;21135&lt;/key&gt;&lt;/foreign-keys&gt;&lt;ref-type name="Government Document"&gt;46&lt;/ref-type&gt;&lt;contributors&gt;&lt;authors&gt;&lt;author&gt;National Clinical Guideline Centre, NICE&lt;/author&gt;&lt;/authors&gt;&lt;secondary-authors&gt;&lt;author&gt;National Institute for Health and Care Excellence&lt;/author&gt;&lt;/secondary-authors&gt;&lt;/contributors&gt;&lt;titles&gt;&lt;title&gt;Osteoporosis: Quality Standard 149&lt;/title&gt;&lt;/titles&gt;&lt;dates&gt;&lt;year&gt;2017&lt;/year&gt;&lt;/dates&gt;&lt;urls&gt;&lt;related-urls&gt;&lt;url&gt;nice.org.uk/guidance/qs149&lt;/url&gt;&lt;/related-urls&gt;&lt;/urls&gt;&lt;/record&gt;&lt;/Cite&gt;&lt;/EndNote&gt;</w:instrText>
      </w:r>
      <w:r w:rsidR="00E77AF5" w:rsidRPr="00AA6B20">
        <w:rPr>
          <w:rFonts w:cs="Arial"/>
          <w:sz w:val="22"/>
        </w:rPr>
        <w:fldChar w:fldCharType="separate"/>
      </w:r>
      <w:r w:rsidR="00B817D7">
        <w:rPr>
          <w:rFonts w:cs="Arial"/>
          <w:noProof/>
          <w:sz w:val="22"/>
        </w:rPr>
        <w:t>[17]</w:t>
      </w:r>
      <w:r w:rsidR="00E77AF5" w:rsidRPr="00AA6B20">
        <w:rPr>
          <w:rFonts w:cs="Arial"/>
          <w:sz w:val="22"/>
        </w:rPr>
        <w:fldChar w:fldCharType="end"/>
      </w:r>
      <w:r w:rsidR="00E77AF5" w:rsidRPr="00AA6B20">
        <w:rPr>
          <w:rFonts w:cs="Arial"/>
          <w:sz w:val="22"/>
        </w:rPr>
        <w:t>.</w:t>
      </w:r>
      <w:r w:rsidR="00340A38" w:rsidRPr="00AA6B20">
        <w:rPr>
          <w:rFonts w:cs="Arial"/>
          <w:sz w:val="22"/>
        </w:rPr>
        <w:t xml:space="preserve"> </w:t>
      </w:r>
    </w:p>
    <w:p w14:paraId="335B4266" w14:textId="2829225A" w:rsidR="00694405" w:rsidRPr="00AA6B20" w:rsidRDefault="00AA6B20">
      <w:pPr>
        <w:rPr>
          <w:sz w:val="22"/>
        </w:rPr>
      </w:pPr>
      <w:r>
        <w:rPr>
          <w:rFonts w:cs="Arial"/>
          <w:sz w:val="22"/>
        </w:rPr>
        <w:t>T</w:t>
      </w:r>
      <w:r w:rsidR="00694405" w:rsidRPr="00AA6B20">
        <w:rPr>
          <w:rFonts w:cs="Arial"/>
          <w:sz w:val="22"/>
        </w:rPr>
        <w:t>he risk of subsequent fracture is time-dependent</w:t>
      </w:r>
      <w:r w:rsidR="00023F6A" w:rsidRPr="00AA6B20">
        <w:rPr>
          <w:rFonts w:cs="Arial"/>
          <w:sz w:val="22"/>
        </w:rPr>
        <w:t>,</w:t>
      </w:r>
      <w:r w:rsidR="00694405" w:rsidRPr="00AA6B20">
        <w:rPr>
          <w:rFonts w:cs="Arial"/>
          <w:sz w:val="22"/>
        </w:rPr>
        <w:t xml:space="preserve"> with </w:t>
      </w:r>
      <w:r w:rsidR="00023F6A" w:rsidRPr="00AA6B20">
        <w:rPr>
          <w:rFonts w:cs="Arial"/>
          <w:sz w:val="22"/>
        </w:rPr>
        <w:t xml:space="preserve">much higher </w:t>
      </w:r>
      <w:r w:rsidR="00694405" w:rsidRPr="00AA6B20">
        <w:rPr>
          <w:rFonts w:cs="Arial"/>
          <w:sz w:val="22"/>
        </w:rPr>
        <w:t xml:space="preserve">fracture risk in the first two years after </w:t>
      </w:r>
      <w:r w:rsidR="00023F6A" w:rsidRPr="00AA6B20">
        <w:rPr>
          <w:rFonts w:cs="Arial"/>
          <w:sz w:val="22"/>
        </w:rPr>
        <w:t xml:space="preserve">an </w:t>
      </w:r>
      <w:r w:rsidR="00694405" w:rsidRPr="00AA6B20">
        <w:rPr>
          <w:rFonts w:cs="Arial"/>
          <w:sz w:val="22"/>
        </w:rPr>
        <w:t xml:space="preserve">index fracture, a period </w:t>
      </w:r>
      <w:r w:rsidR="0040113C">
        <w:rPr>
          <w:rFonts w:cs="Arial"/>
          <w:sz w:val="22"/>
        </w:rPr>
        <w:t xml:space="preserve">that might be termed </w:t>
      </w:r>
      <w:r w:rsidR="00F93A87">
        <w:rPr>
          <w:rFonts w:cs="Arial"/>
          <w:sz w:val="22"/>
        </w:rPr>
        <w:t>as</w:t>
      </w:r>
      <w:r w:rsidR="00694405" w:rsidRPr="00AA6B20">
        <w:rPr>
          <w:rFonts w:cs="Arial"/>
          <w:sz w:val="22"/>
        </w:rPr>
        <w:t xml:space="preserve"> </w:t>
      </w:r>
      <w:r w:rsidR="0040113C">
        <w:rPr>
          <w:rFonts w:cs="Arial"/>
          <w:sz w:val="22"/>
        </w:rPr>
        <w:t>“</w:t>
      </w:r>
      <w:r w:rsidR="00694405" w:rsidRPr="00AA6B20">
        <w:rPr>
          <w:rFonts w:cs="Arial"/>
          <w:sz w:val="22"/>
        </w:rPr>
        <w:t>imminent fracture risk</w:t>
      </w:r>
      <w:r w:rsidR="0040113C">
        <w:rPr>
          <w:rFonts w:cs="Arial"/>
          <w:sz w:val="22"/>
        </w:rPr>
        <w:t>”</w:t>
      </w:r>
      <w:r w:rsidR="001F4ABB" w:rsidRPr="00AA6B20">
        <w:rPr>
          <w:rFonts w:cs="Arial"/>
          <w:sz w:val="22"/>
        </w:rPr>
        <w:t xml:space="preserve"> </w:t>
      </w:r>
      <w:r w:rsidR="00C764F6" w:rsidRPr="00AA6B20">
        <w:rPr>
          <w:sz w:val="22"/>
        </w:rPr>
        <w:t xml:space="preserve">(IFR) </w:t>
      </w:r>
      <w:r w:rsidR="00F05D54" w:rsidRPr="00AA6B20">
        <w:rPr>
          <w:sz w:val="22"/>
        </w:rPr>
        <w:t xml:space="preserve">(Figure 1) </w:t>
      </w:r>
      <w:r w:rsidR="00694405" w:rsidRPr="00AA6B20">
        <w:rPr>
          <w:sz w:val="22"/>
        </w:rPr>
        <w:fldChar w:fldCharType="begin">
          <w:fldData xml:space="preserve">PEVuZE5vdGU+PENpdGU+PEF1dGhvcj5Kb2hhbnNzb248L0F1dGhvcj48WWVhcj4yMDE3PC9ZZWFy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cGFnZXM+MTc2NS0xNzY5PC9wYWdlcz48dm9sdW1lPjI4PC92b2x1bWU+PG51bWJlcj42PC9udW1i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</w:fldData>
        </w:fldChar>
      </w:r>
      <w:r w:rsidR="00D44193">
        <w:rPr>
          <w:sz w:val="22"/>
        </w:rPr>
        <w:instrText xml:space="preserve"> ADDIN EN.CITE </w:instrText>
      </w:r>
      <w:r w:rsidR="00D44193">
        <w:rPr>
          <w:sz w:val="22"/>
        </w:rPr>
        <w:fldChar w:fldCharType="begin">
          <w:fldData xml:space="preserve">PEVuZE5vdGU+PENpdGU+PEF1dGhvcj5Kb2hhbnNzb248L0F1dGhvcj48WWVhcj4yMDE3PC9ZZWFy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cGFnZXM+MTc2NS0xNzY5PC9wYWdlcz48dm9sdW1lPjI4PC92b2x1bWU+PG51bWJlcj42PC9udW1i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</w:fldData>
        </w:fldChar>
      </w:r>
      <w:r w:rsidR="00D44193">
        <w:rPr>
          <w:sz w:val="22"/>
        </w:rPr>
        <w:instrText xml:space="preserve"> ADDIN EN.CITE.DATA </w:instrText>
      </w:r>
      <w:r w:rsidR="00D44193">
        <w:rPr>
          <w:sz w:val="22"/>
        </w:rPr>
      </w:r>
      <w:r w:rsidR="00D44193">
        <w:rPr>
          <w:sz w:val="22"/>
        </w:rPr>
        <w:fldChar w:fldCharType="end"/>
      </w:r>
      <w:r w:rsidR="00694405" w:rsidRPr="00AA6B20">
        <w:rPr>
          <w:sz w:val="22"/>
        </w:rPr>
      </w:r>
      <w:r w:rsidR="00694405" w:rsidRPr="00AA6B20">
        <w:rPr>
          <w:sz w:val="22"/>
        </w:rPr>
        <w:fldChar w:fldCharType="separate"/>
      </w:r>
      <w:r w:rsidR="00D44193">
        <w:rPr>
          <w:noProof/>
          <w:sz w:val="22"/>
        </w:rPr>
        <w:t>[18-20]</w:t>
      </w:r>
      <w:r w:rsidR="00694405" w:rsidRPr="00AA6B20">
        <w:rPr>
          <w:sz w:val="22"/>
        </w:rPr>
        <w:fldChar w:fldCharType="end"/>
      </w:r>
      <w:r w:rsidR="00694405" w:rsidRPr="00AA6B20">
        <w:rPr>
          <w:rFonts w:cs="Arial"/>
          <w:sz w:val="22"/>
        </w:rPr>
        <w:t xml:space="preserve">. </w:t>
      </w:r>
      <w:r w:rsidR="00976433">
        <w:rPr>
          <w:rFonts w:cs="Arial"/>
          <w:sz w:val="22"/>
        </w:rPr>
        <w:t xml:space="preserve">Recency of fracture is one of several determinants of IFR. </w:t>
      </w:r>
      <w:r w:rsidR="00340A38" w:rsidRPr="00AA6B20">
        <w:rPr>
          <w:rFonts w:cs="Arial"/>
          <w:sz w:val="22"/>
        </w:rPr>
        <w:t>Wh</w:t>
      </w:r>
      <w:r w:rsidR="001B4323">
        <w:rPr>
          <w:rFonts w:cs="Arial"/>
          <w:sz w:val="22"/>
        </w:rPr>
        <w:t>ereas</w:t>
      </w:r>
      <w:r w:rsidR="00340A38" w:rsidRPr="00AA6B20">
        <w:rPr>
          <w:rFonts w:cs="Arial"/>
          <w:sz w:val="22"/>
        </w:rPr>
        <w:t xml:space="preserve"> FRAX </w:t>
      </w:r>
      <w:r w:rsidR="00023F6A" w:rsidRPr="00AA6B20">
        <w:rPr>
          <w:rFonts w:cs="Arial"/>
          <w:sz w:val="22"/>
        </w:rPr>
        <w:t xml:space="preserve">and similar </w:t>
      </w:r>
      <w:r w:rsidR="00340A38" w:rsidRPr="00AA6B20">
        <w:rPr>
          <w:rFonts w:cs="Arial"/>
          <w:sz w:val="22"/>
        </w:rPr>
        <w:t>model</w:t>
      </w:r>
      <w:r w:rsidR="00023F6A" w:rsidRPr="00AA6B20">
        <w:rPr>
          <w:rFonts w:cs="Arial"/>
          <w:sz w:val="22"/>
        </w:rPr>
        <w:t>s</w:t>
      </w:r>
      <w:r>
        <w:rPr>
          <w:rFonts w:cs="Arial"/>
          <w:sz w:val="22"/>
        </w:rPr>
        <w:t xml:space="preserve"> include </w:t>
      </w:r>
      <w:r w:rsidRPr="00AA6B20">
        <w:rPr>
          <w:rFonts w:cs="Arial"/>
          <w:sz w:val="22"/>
        </w:rPr>
        <w:t>previous fracture history</w:t>
      </w:r>
      <w:r w:rsidR="00340A38" w:rsidRPr="00AA6B20">
        <w:rPr>
          <w:rFonts w:cs="Arial"/>
          <w:sz w:val="22"/>
        </w:rPr>
        <w:t xml:space="preserve">, </w:t>
      </w:r>
      <w:r w:rsidR="0040113C">
        <w:rPr>
          <w:rFonts w:cs="Arial"/>
          <w:sz w:val="22"/>
        </w:rPr>
        <w:t>the focus of these algorithms has been on use in primary care, and</w:t>
      </w:r>
      <w:r w:rsidR="00340A38" w:rsidRPr="00AA6B20">
        <w:rPr>
          <w:rFonts w:cs="Arial"/>
          <w:sz w:val="22"/>
        </w:rPr>
        <w:t xml:space="preserve"> </w:t>
      </w:r>
      <w:r w:rsidR="0040113C">
        <w:rPr>
          <w:rFonts w:cs="Arial"/>
          <w:sz w:val="22"/>
        </w:rPr>
        <w:t xml:space="preserve">the </w:t>
      </w:r>
      <w:r w:rsidR="00340A38" w:rsidRPr="00AA6B20">
        <w:rPr>
          <w:rFonts w:cs="Arial"/>
          <w:sz w:val="22"/>
        </w:rPr>
        <w:t>recenc</w:t>
      </w:r>
      <w:r w:rsidR="001F4ABB" w:rsidRPr="00AA6B20">
        <w:rPr>
          <w:rFonts w:cs="Arial"/>
          <w:sz w:val="22"/>
        </w:rPr>
        <w:t>y</w:t>
      </w:r>
      <w:r w:rsidR="000B07D6" w:rsidRPr="00AA6B20">
        <w:rPr>
          <w:rFonts w:cs="Arial"/>
          <w:sz w:val="22"/>
        </w:rPr>
        <w:t xml:space="preserve"> and site</w:t>
      </w:r>
      <w:r w:rsidR="001F4ABB" w:rsidRPr="00AA6B20">
        <w:rPr>
          <w:rFonts w:cs="Arial"/>
          <w:sz w:val="22"/>
        </w:rPr>
        <w:t xml:space="preserve"> of fracture </w:t>
      </w:r>
      <w:r>
        <w:rPr>
          <w:rFonts w:cs="Arial"/>
          <w:sz w:val="22"/>
        </w:rPr>
        <w:t>are</w:t>
      </w:r>
      <w:r w:rsidR="001F4ABB" w:rsidRPr="00AA6B20">
        <w:rPr>
          <w:rFonts w:cs="Arial"/>
          <w:sz w:val="22"/>
        </w:rPr>
        <w:t xml:space="preserve"> not considered</w:t>
      </w:r>
      <w:r w:rsidR="00123226">
        <w:rPr>
          <w:rFonts w:cs="Arial"/>
          <w:sz w:val="22"/>
        </w:rPr>
        <w:t xml:space="preserve"> both of which significantly influence imminent risk</w:t>
      </w:r>
      <w:r w:rsidR="0040113C">
        <w:rPr>
          <w:rFonts w:cs="Arial"/>
          <w:sz w:val="22"/>
        </w:rPr>
        <w:t>.</w:t>
      </w:r>
      <w:r w:rsidR="00EC74BB" w:rsidRPr="00AA6B20">
        <w:rPr>
          <w:rFonts w:cs="Arial"/>
          <w:sz w:val="22"/>
        </w:rPr>
        <w:t xml:space="preserve"> </w:t>
      </w:r>
      <w:r w:rsidR="00521882">
        <w:rPr>
          <w:sz w:val="22"/>
        </w:rPr>
        <w:t>L</w:t>
      </w:r>
      <w:r w:rsidR="000B07D6" w:rsidRPr="00AA6B20">
        <w:rPr>
          <w:sz w:val="22"/>
        </w:rPr>
        <w:t xml:space="preserve">inear interpolation of FRAX </w:t>
      </w:r>
      <w:r w:rsidR="008141A6">
        <w:rPr>
          <w:sz w:val="22"/>
        </w:rPr>
        <w:t>risk</w:t>
      </w:r>
      <w:r w:rsidR="004A6B4D">
        <w:rPr>
          <w:sz w:val="22"/>
        </w:rPr>
        <w:t xml:space="preserve">, </w:t>
      </w:r>
      <w:r w:rsidR="0040113C">
        <w:rPr>
          <w:sz w:val="22"/>
        </w:rPr>
        <w:t>for example</w:t>
      </w:r>
      <w:r w:rsidR="004A6B4D">
        <w:rPr>
          <w:sz w:val="22"/>
        </w:rPr>
        <w:t xml:space="preserve"> by</w:t>
      </w:r>
      <w:r w:rsidR="004A6B4D" w:rsidRPr="004A6B4D">
        <w:rPr>
          <w:sz w:val="22"/>
        </w:rPr>
        <w:t xml:space="preserve"> </w:t>
      </w:r>
      <w:r w:rsidR="004A6B4D">
        <w:rPr>
          <w:sz w:val="22"/>
        </w:rPr>
        <w:t>dividing the 10-year probability by 5 to estimate the 2-year probability</w:t>
      </w:r>
      <w:r w:rsidR="00AF61DC">
        <w:rPr>
          <w:sz w:val="22"/>
        </w:rPr>
        <w:t xml:space="preserve"> (“interpolated-FRAX”)</w:t>
      </w:r>
      <w:r w:rsidR="004A6B4D">
        <w:rPr>
          <w:sz w:val="22"/>
        </w:rPr>
        <w:t xml:space="preserve">, </w:t>
      </w:r>
      <w:r w:rsidR="0040113C">
        <w:rPr>
          <w:sz w:val="22"/>
        </w:rPr>
        <w:t>thus necessarily</w:t>
      </w:r>
      <w:r w:rsidR="004A6B4D">
        <w:rPr>
          <w:sz w:val="22"/>
        </w:rPr>
        <w:t xml:space="preserve"> </w:t>
      </w:r>
      <w:r w:rsidR="00B85601">
        <w:rPr>
          <w:sz w:val="22"/>
        </w:rPr>
        <w:t>under</w:t>
      </w:r>
      <w:r w:rsidR="000B07D6" w:rsidRPr="00AA6B20">
        <w:rPr>
          <w:sz w:val="22"/>
        </w:rPr>
        <w:t>estimates short</w:t>
      </w:r>
      <w:r w:rsidR="0094232A" w:rsidRPr="00AA6B20">
        <w:rPr>
          <w:sz w:val="22"/>
        </w:rPr>
        <w:t>er</w:t>
      </w:r>
      <w:r w:rsidR="000B07D6" w:rsidRPr="00AA6B20">
        <w:rPr>
          <w:sz w:val="22"/>
        </w:rPr>
        <w:t>-term risk</w:t>
      </w:r>
      <w:r w:rsidR="008A288F" w:rsidRPr="00AA6B20">
        <w:rPr>
          <w:sz w:val="22"/>
        </w:rPr>
        <w:t xml:space="preserve"> </w:t>
      </w:r>
      <w:r w:rsidR="0040113C">
        <w:rPr>
          <w:sz w:val="22"/>
        </w:rPr>
        <w:t>immediately following a fracture</w:t>
      </w:r>
      <w:r w:rsidR="008A288F" w:rsidRPr="00AA6B20">
        <w:rPr>
          <w:sz w:val="22"/>
        </w:rPr>
        <w:t xml:space="preserve"> </w:t>
      </w:r>
      <w:r w:rsidR="001F4ABB" w:rsidRPr="00AA6B20">
        <w:rPr>
          <w:sz w:val="22"/>
        </w:rPr>
        <w:fldChar w:fldCharType="begin">
          <w:fldData xml:space="preserve">PEVuZE5vdGU+PENpdGU+PEF1dGhvcj5LYW5pczwvQXV0aG9yPjxZZWFyPjIwMTg8L1llYXI+PFJl
Y051bT4xNTU5PC9SZWNOdW0+PERpc3BsYXlUZXh0PlsyMV08L0Rpc3BsYXlUZXh0PjxyZWNvcmQ+
PHJlYy1udW1iZXI+MTU1OTwvcmVjLW51bWJlcj48Zm9yZWlnbi1rZXlzPjxrZXkgYXBwPSJFTiIg
ZGItaWQ9Ijl0dHRzMjJ6NHcwemVxZTBkMHB4dnZzeDUwMHhhdnI5dndyZCIgdGltZXN0YW1wPSIx
NTM5MTc0NTgwIj4xNTU5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3NDctMTc1NzwvcGFnZXM+PHZvbHVtZT4yOTwvdm9s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</w:fldData>
        </w:fldChar>
      </w:r>
      <w:r w:rsidR="004F4645">
        <w:rPr>
          <w:sz w:val="22"/>
        </w:rPr>
        <w:instrText xml:space="preserve"> ADDIN EN.CITE </w:instrText>
      </w:r>
      <w:r w:rsidR="004F4645">
        <w:rPr>
          <w:sz w:val="22"/>
        </w:rPr>
        <w:fldChar w:fldCharType="begin">
          <w:fldData xml:space="preserve">PEVuZE5vdGU+PENpdGU+PEF1dGhvcj5LYW5pczwvQXV0aG9yPjxZZWFyPjIwMTg8L1llYXI+PFJl
Y051bT4xNTU5PC9SZWNOdW0+PERpc3BsYXlUZXh0PlsyMV08L0Rpc3BsYXlUZXh0PjxyZWNvcmQ+
PHJlYy1udW1iZXI+MTU1OTwvcmVjLW51bWJlcj48Zm9yZWlnbi1rZXlzPjxrZXkgYXBwPSJFTiIg
ZGItaWQ9Ijl0dHRzMjJ6NHcwemVxZTBkMHB4dnZzeDUwMHhhdnI5dndyZCIgdGltZXN0YW1wPSIx
NTM5MTc0NTgwIj4xNTU5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3NDctMTc1NzwvcGFnZXM+PHZvbHVtZT4yOTwvdm9s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</w:fldData>
        </w:fldChar>
      </w:r>
      <w:r w:rsidR="004F4645">
        <w:rPr>
          <w:sz w:val="22"/>
        </w:rPr>
        <w:instrText xml:space="preserve"> ADDIN EN.CITE.DATA </w:instrText>
      </w:r>
      <w:r w:rsidR="004F4645">
        <w:rPr>
          <w:sz w:val="22"/>
        </w:rPr>
      </w:r>
      <w:r w:rsidR="004F4645">
        <w:rPr>
          <w:sz w:val="22"/>
        </w:rPr>
        <w:fldChar w:fldCharType="end"/>
      </w:r>
      <w:r w:rsidR="001F4ABB" w:rsidRPr="00AA6B20">
        <w:rPr>
          <w:sz w:val="22"/>
        </w:rPr>
      </w:r>
      <w:r w:rsidR="001F4ABB" w:rsidRPr="00AA6B20">
        <w:rPr>
          <w:sz w:val="22"/>
        </w:rPr>
        <w:fldChar w:fldCharType="separate"/>
      </w:r>
      <w:r w:rsidR="00D44193">
        <w:rPr>
          <w:noProof/>
          <w:sz w:val="22"/>
        </w:rPr>
        <w:t>[21]</w:t>
      </w:r>
      <w:r w:rsidR="001F4ABB" w:rsidRPr="00AA6B20">
        <w:rPr>
          <w:sz w:val="22"/>
        </w:rPr>
        <w:fldChar w:fldCharType="end"/>
      </w:r>
      <w:r w:rsidR="00340A38" w:rsidRPr="00AA6B20">
        <w:rPr>
          <w:rFonts w:cs="Arial"/>
          <w:sz w:val="22"/>
        </w:rPr>
        <w:t xml:space="preserve">. </w:t>
      </w:r>
      <w:r w:rsidR="00340A38" w:rsidRPr="00AA6B20">
        <w:rPr>
          <w:sz w:val="22"/>
        </w:rPr>
        <w:t xml:space="preserve">This </w:t>
      </w:r>
      <w:r w:rsidR="00694405" w:rsidRPr="00AA6B20">
        <w:rPr>
          <w:sz w:val="22"/>
        </w:rPr>
        <w:t xml:space="preserve">is particularly </w:t>
      </w:r>
      <w:r w:rsidR="004A6B4D">
        <w:rPr>
          <w:sz w:val="22"/>
        </w:rPr>
        <w:t xml:space="preserve">relevant </w:t>
      </w:r>
      <w:r w:rsidR="00340A38" w:rsidRPr="00AA6B20">
        <w:rPr>
          <w:sz w:val="22"/>
        </w:rPr>
        <w:t>to the FLS pop</w:t>
      </w:r>
      <w:r w:rsidR="001F4ABB" w:rsidRPr="00AA6B20">
        <w:rPr>
          <w:sz w:val="22"/>
        </w:rPr>
        <w:t xml:space="preserve">ulation given </w:t>
      </w:r>
      <w:r w:rsidR="004A6B4D">
        <w:rPr>
          <w:sz w:val="22"/>
        </w:rPr>
        <w:t xml:space="preserve">that by definition </w:t>
      </w:r>
      <w:r w:rsidR="001F4ABB" w:rsidRPr="00AA6B20">
        <w:rPr>
          <w:sz w:val="22"/>
        </w:rPr>
        <w:t xml:space="preserve">all cases have </w:t>
      </w:r>
      <w:r w:rsidR="004A6B4D">
        <w:rPr>
          <w:sz w:val="22"/>
        </w:rPr>
        <w:t xml:space="preserve">had </w:t>
      </w:r>
      <w:r w:rsidR="001F4ABB" w:rsidRPr="00AA6B20">
        <w:rPr>
          <w:sz w:val="22"/>
        </w:rPr>
        <w:t>a recent</w:t>
      </w:r>
      <w:r w:rsidR="00694405" w:rsidRPr="00AA6B20">
        <w:rPr>
          <w:sz w:val="22"/>
        </w:rPr>
        <w:t xml:space="preserve"> fracture</w:t>
      </w:r>
      <w:r w:rsidR="00B817D7">
        <w:rPr>
          <w:sz w:val="22"/>
        </w:rPr>
        <w:fldChar w:fldCharType="begin">
          <w:fldData xml:space="preserve">PEVuZE5vdGU+PENpdGU+PEF1dGhvcj5Sb3V4PC9BdXRob3I+PFllYXI+MjAxNDwvWWVhcj48UmVj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</w:fldData>
        </w:fldChar>
      </w:r>
      <w:r w:rsidR="00D44193">
        <w:rPr>
          <w:sz w:val="22"/>
        </w:rPr>
        <w:instrText xml:space="preserve"> ADDIN EN.CITE </w:instrText>
      </w:r>
      <w:r w:rsidR="00D44193">
        <w:rPr>
          <w:sz w:val="22"/>
        </w:rPr>
        <w:fldChar w:fldCharType="begin">
          <w:fldData xml:space="preserve">PEVuZE5vdGU+PENpdGU+PEF1dGhvcj5Sb3V4PC9BdXRob3I+PFllYXI+MjAxNDwvWWVhcj48UmVj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</w:fldData>
        </w:fldChar>
      </w:r>
      <w:r w:rsidR="00D44193">
        <w:rPr>
          <w:sz w:val="22"/>
        </w:rPr>
        <w:instrText xml:space="preserve"> ADDIN EN.CITE.DATA </w:instrText>
      </w:r>
      <w:r w:rsidR="00D44193">
        <w:rPr>
          <w:sz w:val="22"/>
        </w:rPr>
      </w:r>
      <w:r w:rsidR="00D44193">
        <w:rPr>
          <w:sz w:val="22"/>
        </w:rPr>
        <w:fldChar w:fldCharType="end"/>
      </w:r>
      <w:r w:rsidR="00B817D7">
        <w:rPr>
          <w:sz w:val="22"/>
        </w:rPr>
      </w:r>
      <w:r w:rsidR="00B817D7">
        <w:rPr>
          <w:sz w:val="22"/>
        </w:rPr>
        <w:fldChar w:fldCharType="separate"/>
      </w:r>
      <w:r w:rsidR="00D44193">
        <w:rPr>
          <w:noProof/>
          <w:sz w:val="22"/>
        </w:rPr>
        <w:t>[22]</w:t>
      </w:r>
      <w:r w:rsidR="00B817D7">
        <w:rPr>
          <w:sz w:val="22"/>
        </w:rPr>
        <w:fldChar w:fldCharType="end"/>
      </w:r>
      <w:r w:rsidR="00694405" w:rsidRPr="00AA6B20">
        <w:rPr>
          <w:sz w:val="22"/>
        </w:rPr>
        <w:t xml:space="preserve">. </w:t>
      </w:r>
      <w:r w:rsidR="007D5C24">
        <w:rPr>
          <w:sz w:val="22"/>
        </w:rPr>
        <w:t xml:space="preserve">Below </w:t>
      </w:r>
      <w:r w:rsidR="007D5C24">
        <w:rPr>
          <w:sz w:val="22"/>
        </w:rPr>
        <w:lastRenderedPageBreak/>
        <w:t xml:space="preserve">we explore </w:t>
      </w:r>
      <w:r w:rsidR="00521882">
        <w:rPr>
          <w:sz w:val="22"/>
        </w:rPr>
        <w:t>t</w:t>
      </w:r>
      <w:r w:rsidR="00694405" w:rsidRPr="00AA6B20">
        <w:rPr>
          <w:sz w:val="22"/>
        </w:rPr>
        <w:t xml:space="preserve">he potential </w:t>
      </w:r>
      <w:r w:rsidR="00F93A87">
        <w:rPr>
          <w:sz w:val="22"/>
        </w:rPr>
        <w:t xml:space="preserve">benefits and </w:t>
      </w:r>
      <w:r w:rsidR="00694405" w:rsidRPr="00AA6B20">
        <w:rPr>
          <w:sz w:val="22"/>
        </w:rPr>
        <w:t xml:space="preserve">challenges </w:t>
      </w:r>
      <w:r w:rsidR="007D5C24">
        <w:rPr>
          <w:sz w:val="22"/>
        </w:rPr>
        <w:t xml:space="preserve">presented by the concept </w:t>
      </w:r>
      <w:r w:rsidR="00694405" w:rsidRPr="00AA6B20">
        <w:rPr>
          <w:sz w:val="22"/>
        </w:rPr>
        <w:t>of IFR</w:t>
      </w:r>
      <w:r w:rsidR="00340A38" w:rsidRPr="00AA6B20">
        <w:rPr>
          <w:sz w:val="22"/>
        </w:rPr>
        <w:t xml:space="preserve"> for</w:t>
      </w:r>
      <w:r w:rsidR="00694405" w:rsidRPr="00AA6B20">
        <w:rPr>
          <w:sz w:val="22"/>
        </w:rPr>
        <w:t xml:space="preserve"> </w:t>
      </w:r>
      <w:r w:rsidR="007D5C24">
        <w:rPr>
          <w:sz w:val="22"/>
        </w:rPr>
        <w:t>assessing</w:t>
      </w:r>
      <w:r w:rsidR="00694405" w:rsidRPr="00AA6B20">
        <w:rPr>
          <w:sz w:val="22"/>
        </w:rPr>
        <w:t xml:space="preserve"> the </w:t>
      </w:r>
      <w:r w:rsidR="007D5C24">
        <w:rPr>
          <w:sz w:val="22"/>
        </w:rPr>
        <w:t xml:space="preserve">benefits of an </w:t>
      </w:r>
      <w:r w:rsidR="00694405" w:rsidRPr="00AA6B20">
        <w:rPr>
          <w:sz w:val="22"/>
        </w:rPr>
        <w:t xml:space="preserve">FLS </w:t>
      </w:r>
      <w:r w:rsidR="007D5C24">
        <w:rPr>
          <w:sz w:val="22"/>
        </w:rPr>
        <w:t xml:space="preserve">service, and </w:t>
      </w:r>
      <w:r w:rsidR="00AF61DC">
        <w:rPr>
          <w:sz w:val="22"/>
        </w:rPr>
        <w:t xml:space="preserve">potential implications for clinical assessment in the context of immediate secondary prevention. </w:t>
      </w:r>
      <w:r w:rsidR="00694405" w:rsidRPr="00AA6B20">
        <w:rPr>
          <w:sz w:val="22"/>
        </w:rPr>
        <w:t xml:space="preserve"> </w:t>
      </w:r>
    </w:p>
    <w:p w14:paraId="74CA7FA3" w14:textId="2F6F1C89" w:rsidR="003B4E60" w:rsidRPr="00AA6B20" w:rsidRDefault="00EC74BB" w:rsidP="00694405">
      <w:pPr>
        <w:rPr>
          <w:sz w:val="22"/>
        </w:rPr>
      </w:pPr>
      <w:r w:rsidRPr="00AA6B20">
        <w:rPr>
          <w:sz w:val="22"/>
        </w:rPr>
        <w:t>Many</w:t>
      </w:r>
      <w:r w:rsidR="001F4ABB" w:rsidRPr="00AA6B20">
        <w:rPr>
          <w:sz w:val="22"/>
        </w:rPr>
        <w:t xml:space="preserve"> </w:t>
      </w:r>
      <w:r w:rsidR="003B4E60" w:rsidRPr="00AA6B20">
        <w:rPr>
          <w:sz w:val="22"/>
        </w:rPr>
        <w:t>definition</w:t>
      </w:r>
      <w:r w:rsidR="001F4ABB" w:rsidRPr="00AA6B20">
        <w:rPr>
          <w:sz w:val="22"/>
        </w:rPr>
        <w:t>s</w:t>
      </w:r>
      <w:r w:rsidR="003B4E60" w:rsidRPr="00AA6B20">
        <w:rPr>
          <w:sz w:val="22"/>
        </w:rPr>
        <w:t xml:space="preserve"> </w:t>
      </w:r>
      <w:r w:rsidR="00D51C08" w:rsidRPr="00AA6B20">
        <w:rPr>
          <w:sz w:val="22"/>
        </w:rPr>
        <w:t>of IFR or near-</w:t>
      </w:r>
      <w:r w:rsidR="003B4E60" w:rsidRPr="00AA6B20">
        <w:rPr>
          <w:sz w:val="22"/>
        </w:rPr>
        <w:t xml:space="preserve">term risk </w:t>
      </w:r>
      <w:r w:rsidR="001F4ABB" w:rsidRPr="00AA6B20">
        <w:rPr>
          <w:sz w:val="22"/>
        </w:rPr>
        <w:t xml:space="preserve">have been </w:t>
      </w:r>
      <w:r w:rsidR="00137AC4" w:rsidRPr="00AA6B20">
        <w:rPr>
          <w:sz w:val="22"/>
        </w:rPr>
        <w:t>used, varying</w:t>
      </w:r>
      <w:r w:rsidR="003B4E60" w:rsidRPr="00AA6B20">
        <w:rPr>
          <w:sz w:val="22"/>
        </w:rPr>
        <w:t xml:space="preserve"> by </w:t>
      </w:r>
      <w:r w:rsidR="00AA6B20">
        <w:rPr>
          <w:sz w:val="22"/>
        </w:rPr>
        <w:t>the site</w:t>
      </w:r>
      <w:r w:rsidR="008141A6">
        <w:rPr>
          <w:sz w:val="22"/>
        </w:rPr>
        <w:t>s</w:t>
      </w:r>
      <w:r w:rsidR="003B4E60" w:rsidRPr="00AA6B20">
        <w:rPr>
          <w:sz w:val="22"/>
        </w:rPr>
        <w:t xml:space="preserve"> of </w:t>
      </w:r>
      <w:r w:rsidR="00AA6B20">
        <w:rPr>
          <w:sz w:val="22"/>
        </w:rPr>
        <w:t xml:space="preserve">the </w:t>
      </w:r>
      <w:r w:rsidR="001F4ABB" w:rsidRPr="00AA6B20">
        <w:rPr>
          <w:sz w:val="22"/>
        </w:rPr>
        <w:t xml:space="preserve">index and subsequent </w:t>
      </w:r>
      <w:r w:rsidR="00F179F8" w:rsidRPr="00AA6B20">
        <w:rPr>
          <w:sz w:val="22"/>
        </w:rPr>
        <w:t>fracture</w:t>
      </w:r>
      <w:r w:rsidR="00AA6B20">
        <w:rPr>
          <w:sz w:val="22"/>
        </w:rPr>
        <w:t>s</w:t>
      </w:r>
      <w:r w:rsidR="00DB2B90" w:rsidRPr="00AA6B20">
        <w:rPr>
          <w:sz w:val="22"/>
        </w:rPr>
        <w:t xml:space="preserve"> included and </w:t>
      </w:r>
      <w:r w:rsidR="003B4E60" w:rsidRPr="00AA6B20">
        <w:rPr>
          <w:sz w:val="22"/>
        </w:rPr>
        <w:t xml:space="preserve">the </w:t>
      </w:r>
      <w:r w:rsidR="00DB2B90" w:rsidRPr="00AA6B20">
        <w:rPr>
          <w:sz w:val="22"/>
        </w:rPr>
        <w:t>period of interest</w:t>
      </w:r>
      <w:r w:rsidR="005769B7" w:rsidRPr="00AA6B20">
        <w:rPr>
          <w:sz w:val="22"/>
        </w:rPr>
        <w:t xml:space="preserve"> </w:t>
      </w:r>
      <w:r w:rsidR="00F179F8" w:rsidRPr="00AA6B20">
        <w:rPr>
          <w:sz w:val="22"/>
        </w:rPr>
        <w:fldChar w:fldCharType="begin">
          <w:fldData xml:space="preserve">PEVuZE5vdGU+PENpdGU+PEF1dGhvcj5CeW51bTwvQXV0aG9yPjxZZWFyPjIwMTY8L1llYXI+PFJl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cGFnZXM+MjIwNy0yMjE1PC9wYWdlcz48dm9sdW1lPjI3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</w:fldData>
        </w:fldChar>
      </w:r>
      <w:r w:rsidR="00D44193">
        <w:rPr>
          <w:sz w:val="22"/>
        </w:rPr>
        <w:instrText xml:space="preserve"> ADDIN EN.CITE </w:instrText>
      </w:r>
      <w:r w:rsidR="00D44193">
        <w:rPr>
          <w:sz w:val="22"/>
        </w:rPr>
        <w:fldChar w:fldCharType="begin">
          <w:fldData xml:space="preserve">PEVuZE5vdGU+PENpdGU+PEF1dGhvcj5CeW51bTwvQXV0aG9yPjxZZWFyPjIwMTY8L1llYXI+PFJl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cGFnZXM+MjIwNy0yMjE1PC9wYWdlcz48dm9sdW1lPjI3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</w:fldData>
        </w:fldChar>
      </w:r>
      <w:r w:rsidR="00D44193">
        <w:rPr>
          <w:sz w:val="22"/>
        </w:rPr>
        <w:instrText xml:space="preserve"> ADDIN EN.CITE.DATA </w:instrText>
      </w:r>
      <w:r w:rsidR="00D44193">
        <w:rPr>
          <w:sz w:val="22"/>
        </w:rPr>
      </w:r>
      <w:r w:rsidR="00D44193">
        <w:rPr>
          <w:sz w:val="22"/>
        </w:rPr>
        <w:fldChar w:fldCharType="end"/>
      </w:r>
      <w:r w:rsidR="00F179F8" w:rsidRPr="00AA6B20">
        <w:rPr>
          <w:sz w:val="22"/>
        </w:rPr>
      </w:r>
      <w:r w:rsidR="00F179F8" w:rsidRPr="00AA6B20">
        <w:rPr>
          <w:sz w:val="22"/>
        </w:rPr>
        <w:fldChar w:fldCharType="separate"/>
      </w:r>
      <w:r w:rsidR="00D44193">
        <w:rPr>
          <w:noProof/>
          <w:sz w:val="22"/>
        </w:rPr>
        <w:t>[18, 23, 24]</w:t>
      </w:r>
      <w:r w:rsidR="00F179F8" w:rsidRPr="00AA6B20">
        <w:rPr>
          <w:sz w:val="22"/>
        </w:rPr>
        <w:fldChar w:fldCharType="end"/>
      </w:r>
      <w:r w:rsidR="003B4E60" w:rsidRPr="00AA6B20">
        <w:rPr>
          <w:sz w:val="22"/>
        </w:rPr>
        <w:t>. Given the time</w:t>
      </w:r>
      <w:r w:rsidR="001F7C7F">
        <w:rPr>
          <w:sz w:val="22"/>
        </w:rPr>
        <w:t>-</w:t>
      </w:r>
      <w:r w:rsidR="0094232A" w:rsidRPr="00AA6B20">
        <w:rPr>
          <w:sz w:val="22"/>
        </w:rPr>
        <w:t>dependency of</w:t>
      </w:r>
      <w:r w:rsidR="003B4E60" w:rsidRPr="00AA6B20">
        <w:rPr>
          <w:sz w:val="22"/>
        </w:rPr>
        <w:t xml:space="preserve"> subsequent fracture </w:t>
      </w:r>
      <w:r w:rsidR="001F4ABB" w:rsidRPr="00AA6B20">
        <w:rPr>
          <w:sz w:val="22"/>
        </w:rPr>
        <w:t xml:space="preserve">risk, </w:t>
      </w:r>
      <w:r w:rsidR="003B4E60" w:rsidRPr="00AA6B20">
        <w:rPr>
          <w:sz w:val="22"/>
        </w:rPr>
        <w:t>we s</w:t>
      </w:r>
      <w:r w:rsidR="001F4ABB" w:rsidRPr="00AA6B20">
        <w:rPr>
          <w:sz w:val="22"/>
        </w:rPr>
        <w:t xml:space="preserve">uggest </w:t>
      </w:r>
      <w:r w:rsidR="00E77AF5" w:rsidRPr="00AA6B20">
        <w:rPr>
          <w:sz w:val="22"/>
        </w:rPr>
        <w:t>IFR</w:t>
      </w:r>
      <w:r w:rsidR="0094232A" w:rsidRPr="00AA6B20">
        <w:rPr>
          <w:sz w:val="22"/>
        </w:rPr>
        <w:t xml:space="preserve"> </w:t>
      </w:r>
      <w:r w:rsidR="00976433">
        <w:rPr>
          <w:sz w:val="22"/>
        </w:rPr>
        <w:t xml:space="preserve">in the </w:t>
      </w:r>
      <w:r w:rsidR="0094232A" w:rsidRPr="00AA6B20">
        <w:rPr>
          <w:sz w:val="22"/>
        </w:rPr>
        <w:t>FLS</w:t>
      </w:r>
      <w:r w:rsidR="00976433">
        <w:rPr>
          <w:sz w:val="22"/>
        </w:rPr>
        <w:t xml:space="preserve"> setting </w:t>
      </w:r>
      <w:r w:rsidR="004A6B4D">
        <w:rPr>
          <w:sz w:val="22"/>
        </w:rPr>
        <w:t>could be</w:t>
      </w:r>
      <w:r w:rsidR="003B4E60" w:rsidRPr="00AA6B20">
        <w:rPr>
          <w:sz w:val="22"/>
        </w:rPr>
        <w:t xml:space="preserve"> defined as the risk of </w:t>
      </w:r>
      <w:r w:rsidR="003C22AD" w:rsidRPr="00AA6B20">
        <w:rPr>
          <w:sz w:val="22"/>
        </w:rPr>
        <w:t xml:space="preserve">any </w:t>
      </w:r>
      <w:r w:rsidR="003B4E60" w:rsidRPr="00AA6B20">
        <w:rPr>
          <w:sz w:val="22"/>
        </w:rPr>
        <w:t xml:space="preserve">subsequent fragility fracture </w:t>
      </w:r>
      <w:r w:rsidR="00E77AF5" w:rsidRPr="00AA6B20">
        <w:rPr>
          <w:sz w:val="22"/>
        </w:rPr>
        <w:t>within</w:t>
      </w:r>
      <w:r w:rsidR="00023F6A" w:rsidRPr="00AA6B20">
        <w:rPr>
          <w:sz w:val="22"/>
        </w:rPr>
        <w:t xml:space="preserve"> </w:t>
      </w:r>
      <w:r w:rsidR="00AA6B20">
        <w:rPr>
          <w:sz w:val="22"/>
        </w:rPr>
        <w:t>two</w:t>
      </w:r>
      <w:r w:rsidR="003B4E60" w:rsidRPr="00AA6B20">
        <w:rPr>
          <w:sz w:val="22"/>
        </w:rPr>
        <w:t xml:space="preserve"> years</w:t>
      </w:r>
      <w:r w:rsidR="00E77AF5" w:rsidRPr="00AA6B20">
        <w:rPr>
          <w:sz w:val="22"/>
        </w:rPr>
        <w:t xml:space="preserve"> </w:t>
      </w:r>
      <w:r w:rsidR="0094232A" w:rsidRPr="00AA6B20">
        <w:rPr>
          <w:sz w:val="22"/>
        </w:rPr>
        <w:t>of</w:t>
      </w:r>
      <w:r w:rsidR="00E77AF5" w:rsidRPr="00AA6B20">
        <w:rPr>
          <w:sz w:val="22"/>
        </w:rPr>
        <w:t xml:space="preserve"> the index fracture</w:t>
      </w:r>
      <w:r w:rsidR="002663D7">
        <w:rPr>
          <w:sz w:val="22"/>
        </w:rPr>
        <w:t xml:space="preserve"> when the </w:t>
      </w:r>
      <w:r w:rsidR="00AD40D4">
        <w:rPr>
          <w:sz w:val="22"/>
        </w:rPr>
        <w:t>majority of recurrent</w:t>
      </w:r>
      <w:r w:rsidR="002663D7">
        <w:rPr>
          <w:sz w:val="22"/>
        </w:rPr>
        <w:t xml:space="preserve"> fractures have occurred</w:t>
      </w:r>
      <w:r w:rsidR="00AD40D4">
        <w:rPr>
          <w:sz w:val="22"/>
        </w:rPr>
        <w:fldChar w:fldCharType="begin">
          <w:fldData xml:space="preserve">PEVuZE5vdGU+PENpdGU+PEF1dGhvcj5LYW5pczwvQXV0aG9yPjxZZWFyPjIwMTg8L1llYXI+PFJl
Y051bT4xNTU5PC9SZWNOdW0+PERpc3BsYXlUZXh0PlsyMV08L0Rpc3BsYXlUZXh0PjxyZWNvcmQ+
PHJlYy1udW1iZXI+MTU1OTwvcmVjLW51bWJlcj48Zm9yZWlnbi1rZXlzPjxrZXkgYXBwPSJFTiIg
ZGItaWQ9Ijl0dHRzMjJ6NHcwemVxZTBkMHB4dnZzeDUwMHhhdnI5dndyZCIgdGltZXN0YW1wPSIx
NTM5MTc0NTgwIj4xNTU5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3NDctMTc1NzwvcGFnZXM+PHZvbHVtZT4yOTwvdm9s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</w:fldData>
        </w:fldChar>
      </w:r>
      <w:r w:rsidR="004F4645">
        <w:rPr>
          <w:sz w:val="22"/>
        </w:rPr>
        <w:instrText xml:space="preserve"> ADDIN EN.CITE </w:instrText>
      </w:r>
      <w:r w:rsidR="004F4645">
        <w:rPr>
          <w:sz w:val="22"/>
        </w:rPr>
        <w:fldChar w:fldCharType="begin">
          <w:fldData xml:space="preserve">PEVuZE5vdGU+PENpdGU+PEF1dGhvcj5LYW5pczwvQXV0aG9yPjxZZWFyPjIwMTg8L1llYXI+PFJl
Y051bT4xNTU5PC9SZWNOdW0+PERpc3BsYXlUZXh0PlsyMV08L0Rpc3BsYXlUZXh0PjxyZWNvcmQ+
PHJlYy1udW1iZXI+MTU1OTwvcmVjLW51bWJlcj48Zm9yZWlnbi1rZXlzPjxrZXkgYXBwPSJFTiIg
ZGItaWQ9Ijl0dHRzMjJ6NHcwemVxZTBkMHB4dnZzeDUwMHhhdnI5dndyZCIgdGltZXN0YW1wPSIx
NTM5MTc0NTgwIj4xNTU5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3NDctMTc1NzwvcGFnZXM+PHZvbHVtZT4yOTwvdm9s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</w:fldData>
        </w:fldChar>
      </w:r>
      <w:r w:rsidR="004F4645">
        <w:rPr>
          <w:sz w:val="22"/>
        </w:rPr>
        <w:instrText xml:space="preserve"> ADDIN EN.CITE.DATA </w:instrText>
      </w:r>
      <w:r w:rsidR="004F4645">
        <w:rPr>
          <w:sz w:val="22"/>
        </w:rPr>
      </w:r>
      <w:r w:rsidR="004F4645">
        <w:rPr>
          <w:sz w:val="22"/>
        </w:rPr>
        <w:fldChar w:fldCharType="end"/>
      </w:r>
      <w:r w:rsidR="00AD40D4">
        <w:rPr>
          <w:sz w:val="22"/>
        </w:rPr>
      </w:r>
      <w:r w:rsidR="00AD40D4">
        <w:rPr>
          <w:sz w:val="22"/>
        </w:rPr>
        <w:fldChar w:fldCharType="separate"/>
      </w:r>
      <w:r w:rsidR="00D44193">
        <w:rPr>
          <w:noProof/>
          <w:sz w:val="22"/>
        </w:rPr>
        <w:t>[21]</w:t>
      </w:r>
      <w:r w:rsidR="00AD40D4">
        <w:rPr>
          <w:sz w:val="22"/>
        </w:rPr>
        <w:fldChar w:fldCharType="end"/>
      </w:r>
      <w:r w:rsidR="002663D7">
        <w:rPr>
          <w:sz w:val="22"/>
        </w:rPr>
        <w:t xml:space="preserve">. </w:t>
      </w:r>
    </w:p>
    <w:p w14:paraId="065431F0" w14:textId="0002527A" w:rsidR="007A647C" w:rsidRPr="00AA6B20" w:rsidRDefault="00BF3896" w:rsidP="00E77AF5">
      <w:pPr>
        <w:rPr>
          <w:sz w:val="22"/>
        </w:rPr>
      </w:pPr>
      <w:r w:rsidRPr="00AA6B20">
        <w:rPr>
          <w:sz w:val="22"/>
        </w:rPr>
        <w:t xml:space="preserve">Estimating the IFR within an FLS population is </w:t>
      </w:r>
      <w:r w:rsidR="00F93A87">
        <w:rPr>
          <w:sz w:val="22"/>
        </w:rPr>
        <w:t>feasible</w:t>
      </w:r>
      <w:r w:rsidRPr="00AA6B20">
        <w:rPr>
          <w:sz w:val="22"/>
        </w:rPr>
        <w:t xml:space="preserve">. </w:t>
      </w:r>
      <w:r w:rsidR="00047D52" w:rsidRPr="00AA6B20">
        <w:rPr>
          <w:sz w:val="22"/>
        </w:rPr>
        <w:t>From observ</w:t>
      </w:r>
      <w:r w:rsidRPr="00AA6B20">
        <w:rPr>
          <w:sz w:val="22"/>
        </w:rPr>
        <w:t>ational cohort studies, the rate</w:t>
      </w:r>
      <w:r w:rsidR="00047D52" w:rsidRPr="00AA6B20">
        <w:rPr>
          <w:sz w:val="22"/>
        </w:rPr>
        <w:t xml:space="preserve"> of s</w:t>
      </w:r>
      <w:r w:rsidR="004E0BDD" w:rsidRPr="00AA6B20">
        <w:rPr>
          <w:sz w:val="22"/>
        </w:rPr>
        <w:t xml:space="preserve">ubsequent fragility fracture within </w:t>
      </w:r>
      <w:r w:rsidR="00EC74BB" w:rsidRPr="00AA6B20">
        <w:rPr>
          <w:sz w:val="22"/>
        </w:rPr>
        <w:t>two</w:t>
      </w:r>
      <w:r w:rsidR="004E0BDD" w:rsidRPr="00AA6B20">
        <w:rPr>
          <w:sz w:val="22"/>
        </w:rPr>
        <w:t xml:space="preserve"> years in </w:t>
      </w:r>
      <w:r w:rsidR="00047D52" w:rsidRPr="00AA6B20">
        <w:rPr>
          <w:sz w:val="22"/>
        </w:rPr>
        <w:t xml:space="preserve">women varies from </w:t>
      </w:r>
      <w:r w:rsidR="00BE1606" w:rsidRPr="00AA6B20">
        <w:rPr>
          <w:sz w:val="22"/>
        </w:rPr>
        <w:t>7.6</w:t>
      </w:r>
      <w:r w:rsidR="00047D52" w:rsidRPr="00AA6B20">
        <w:rPr>
          <w:sz w:val="22"/>
        </w:rPr>
        <w:t xml:space="preserve"> to </w:t>
      </w:r>
      <w:r w:rsidR="005935D6" w:rsidRPr="00AA6B20">
        <w:rPr>
          <w:sz w:val="22"/>
        </w:rPr>
        <w:t>23.</w:t>
      </w:r>
      <w:r w:rsidR="00E63B03" w:rsidRPr="00AA6B20">
        <w:rPr>
          <w:sz w:val="22"/>
        </w:rPr>
        <w:t>2</w:t>
      </w:r>
      <w:r w:rsidRPr="00AA6B20">
        <w:rPr>
          <w:sz w:val="22"/>
        </w:rPr>
        <w:t>%</w:t>
      </w:r>
      <w:r w:rsidR="001F7C7F">
        <w:rPr>
          <w:sz w:val="22"/>
        </w:rPr>
        <w:t xml:space="preserve"> </w:t>
      </w:r>
      <w:r w:rsidR="00F179F8" w:rsidRPr="00AA6B20">
        <w:rPr>
          <w:sz w:val="22"/>
        </w:rPr>
        <w:fldChar w:fldCharType="begin">
          <w:fldData xml:space="preserve">PEVuZE5vdGU+PENpdGU+PEF1dGhvcj5DZW50ZXI8L0F1dGhvcj48WWVhcj4yMDA3PC9ZZWFyPjxS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xNzQ3LTE3NTc8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</w:fldData>
        </w:fldChar>
      </w:r>
      <w:r w:rsidR="004F4645">
        <w:rPr>
          <w:sz w:val="22"/>
        </w:rPr>
        <w:instrText xml:space="preserve"> ADDIN EN.CITE </w:instrText>
      </w:r>
      <w:r w:rsidR="004F4645">
        <w:rPr>
          <w:sz w:val="22"/>
        </w:rPr>
        <w:fldChar w:fldCharType="begin">
          <w:fldData xml:space="preserve">PEVuZE5vdGU+PENpdGU+PEF1dGhvcj5DZW50ZXI8L0F1dGhvcj48WWVhcj4yMDA3PC9ZZWFyPjxS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xNzQ3LTE3NTc8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</w:fldData>
        </w:fldChar>
      </w:r>
      <w:r w:rsidR="004F4645">
        <w:rPr>
          <w:sz w:val="22"/>
        </w:rPr>
        <w:instrText xml:space="preserve"> ADDIN EN.CITE.DATA </w:instrText>
      </w:r>
      <w:r w:rsidR="004F4645">
        <w:rPr>
          <w:sz w:val="22"/>
        </w:rPr>
      </w:r>
      <w:r w:rsidR="004F4645">
        <w:rPr>
          <w:sz w:val="22"/>
        </w:rPr>
        <w:fldChar w:fldCharType="end"/>
      </w:r>
      <w:r w:rsidR="00F179F8" w:rsidRPr="00AA6B20">
        <w:rPr>
          <w:sz w:val="22"/>
        </w:rPr>
      </w:r>
      <w:r w:rsidR="00F179F8" w:rsidRPr="00AA6B20">
        <w:rPr>
          <w:sz w:val="22"/>
        </w:rPr>
        <w:fldChar w:fldCharType="separate"/>
      </w:r>
      <w:r w:rsidR="00D44193">
        <w:rPr>
          <w:noProof/>
          <w:sz w:val="22"/>
        </w:rPr>
        <w:t>[19, 21, 25, 26]</w:t>
      </w:r>
      <w:r w:rsidR="00F179F8" w:rsidRPr="00AA6B20">
        <w:rPr>
          <w:sz w:val="22"/>
        </w:rPr>
        <w:fldChar w:fldCharType="end"/>
      </w:r>
      <w:r w:rsidR="0084209F" w:rsidRPr="00AA6B20">
        <w:rPr>
          <w:sz w:val="22"/>
        </w:rPr>
        <w:t xml:space="preserve">. </w:t>
      </w:r>
      <w:r w:rsidR="00F93A87">
        <w:rPr>
          <w:sz w:val="22"/>
        </w:rPr>
        <w:t>Important d</w:t>
      </w:r>
      <w:r w:rsidR="007A647C" w:rsidRPr="00AA6B20">
        <w:rPr>
          <w:sz w:val="22"/>
        </w:rPr>
        <w:t>eterminants of t</w:t>
      </w:r>
      <w:r w:rsidR="006463A7" w:rsidRPr="00AA6B20">
        <w:rPr>
          <w:sz w:val="22"/>
        </w:rPr>
        <w:t>he absolute IFR include age</w:t>
      </w:r>
      <w:r w:rsidR="007A647C" w:rsidRPr="00AA6B20">
        <w:rPr>
          <w:sz w:val="22"/>
        </w:rPr>
        <w:t>, gender</w:t>
      </w:r>
      <w:r w:rsidR="000313FB" w:rsidRPr="00AA6B20">
        <w:rPr>
          <w:sz w:val="22"/>
        </w:rPr>
        <w:t xml:space="preserve">, </w:t>
      </w:r>
      <w:r w:rsidR="006463A7" w:rsidRPr="00AA6B20">
        <w:rPr>
          <w:sz w:val="22"/>
        </w:rPr>
        <w:t xml:space="preserve">fracture site, </w:t>
      </w:r>
      <w:r w:rsidR="005769B7" w:rsidRPr="00AA6B20">
        <w:rPr>
          <w:sz w:val="22"/>
        </w:rPr>
        <w:t>bone mineral density</w:t>
      </w:r>
      <w:r w:rsidR="0094232A" w:rsidRPr="00AA6B20">
        <w:rPr>
          <w:sz w:val="22"/>
        </w:rPr>
        <w:t xml:space="preserve"> and</w:t>
      </w:r>
      <w:r w:rsidR="005769B7" w:rsidRPr="00AA6B20">
        <w:rPr>
          <w:sz w:val="22"/>
        </w:rPr>
        <w:t xml:space="preserve"> </w:t>
      </w:r>
      <w:r w:rsidR="000313FB" w:rsidRPr="00AA6B20">
        <w:rPr>
          <w:sz w:val="22"/>
        </w:rPr>
        <w:t xml:space="preserve">specific comorbidities </w:t>
      </w:r>
      <w:r w:rsidR="003F283C" w:rsidRPr="00AA6B20">
        <w:rPr>
          <w:sz w:val="22"/>
        </w:rPr>
        <w:fldChar w:fldCharType="begin">
          <w:fldData xml:space="preserve">PEVuZE5vdGU+PENpdGU+PEF1dGhvcj5LYW5pczwvQXV0aG9yPjxZZWFyPjIwMTg8L1llYXI+PFJl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c0Ny0xNzU3PC9wYWdlcz48dm9s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yMDctMjIx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I1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</w:fldData>
        </w:fldChar>
      </w:r>
      <w:r w:rsidR="004F4645">
        <w:rPr>
          <w:sz w:val="22"/>
        </w:rPr>
        <w:instrText xml:space="preserve"> ADDIN EN.CITE </w:instrText>
      </w:r>
      <w:r w:rsidR="004F4645">
        <w:rPr>
          <w:sz w:val="22"/>
        </w:rPr>
        <w:fldChar w:fldCharType="begin">
          <w:fldData xml:space="preserve">PEVuZE5vdGU+PENpdGU+PEF1dGhvcj5LYW5pczwvQXV0aG9yPjxZZWFyPjIwMTg8L1llYXI+PFJl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c0Ny0xNzU3PC9wYWdlcz48dm9s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yMDctMjIx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I1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</w:fldData>
        </w:fldChar>
      </w:r>
      <w:r w:rsidR="004F4645">
        <w:rPr>
          <w:sz w:val="22"/>
        </w:rPr>
        <w:instrText xml:space="preserve"> ADDIN EN.CITE.DATA </w:instrText>
      </w:r>
      <w:r w:rsidR="004F4645">
        <w:rPr>
          <w:sz w:val="22"/>
        </w:rPr>
      </w:r>
      <w:r w:rsidR="004F4645">
        <w:rPr>
          <w:sz w:val="22"/>
        </w:rPr>
        <w:fldChar w:fldCharType="end"/>
      </w:r>
      <w:r w:rsidR="003F283C" w:rsidRPr="00AA6B20">
        <w:rPr>
          <w:sz w:val="22"/>
        </w:rPr>
      </w:r>
      <w:r w:rsidR="003F283C" w:rsidRPr="00AA6B20">
        <w:rPr>
          <w:sz w:val="22"/>
        </w:rPr>
        <w:fldChar w:fldCharType="separate"/>
      </w:r>
      <w:r w:rsidR="00D44193">
        <w:rPr>
          <w:noProof/>
          <w:sz w:val="22"/>
        </w:rPr>
        <w:t>[18, 21, 23-28]</w:t>
      </w:r>
      <w:r w:rsidR="003F283C" w:rsidRPr="00AA6B20">
        <w:rPr>
          <w:sz w:val="22"/>
        </w:rPr>
        <w:fldChar w:fldCharType="end"/>
      </w:r>
      <w:r w:rsidR="006463A7" w:rsidRPr="00AA6B20">
        <w:rPr>
          <w:sz w:val="22"/>
        </w:rPr>
        <w:t xml:space="preserve">. </w:t>
      </w:r>
    </w:p>
    <w:p w14:paraId="659C6422" w14:textId="76BF61C6" w:rsidR="00265DAA" w:rsidRDefault="00694405" w:rsidP="00567D01">
      <w:pPr>
        <w:rPr>
          <w:rFonts w:cs="Arial"/>
          <w:sz w:val="22"/>
        </w:rPr>
      </w:pPr>
      <w:r w:rsidRPr="00AA6B20">
        <w:rPr>
          <w:sz w:val="22"/>
        </w:rPr>
        <w:t xml:space="preserve">For IFR to </w:t>
      </w:r>
      <w:r w:rsidR="00562378" w:rsidRPr="00AA6B20">
        <w:rPr>
          <w:sz w:val="22"/>
        </w:rPr>
        <w:t xml:space="preserve">be </w:t>
      </w:r>
      <w:r w:rsidR="00AF61DC">
        <w:rPr>
          <w:sz w:val="22"/>
        </w:rPr>
        <w:t xml:space="preserve">relevant in </w:t>
      </w:r>
      <w:r w:rsidR="00521882">
        <w:rPr>
          <w:sz w:val="22"/>
        </w:rPr>
        <w:t xml:space="preserve">the </w:t>
      </w:r>
      <w:r w:rsidR="00AF61DC">
        <w:rPr>
          <w:sz w:val="22"/>
        </w:rPr>
        <w:t xml:space="preserve">FLS </w:t>
      </w:r>
      <w:r w:rsidR="00521882">
        <w:rPr>
          <w:sz w:val="22"/>
        </w:rPr>
        <w:t>setting</w:t>
      </w:r>
      <w:r w:rsidRPr="00AA6B20">
        <w:rPr>
          <w:sz w:val="22"/>
        </w:rPr>
        <w:t xml:space="preserve">, </w:t>
      </w:r>
      <w:r w:rsidR="003C22AD" w:rsidRPr="00AA6B20">
        <w:rPr>
          <w:sz w:val="22"/>
        </w:rPr>
        <w:t xml:space="preserve">consideration </w:t>
      </w:r>
      <w:r w:rsidR="00AF61DC">
        <w:rPr>
          <w:sz w:val="22"/>
        </w:rPr>
        <w:t>should be given to the</w:t>
      </w:r>
      <w:r w:rsidR="003C22AD" w:rsidRPr="00AA6B20">
        <w:rPr>
          <w:sz w:val="22"/>
        </w:rPr>
        <w:t xml:space="preserve"> </w:t>
      </w:r>
      <w:r w:rsidR="00DB64F2" w:rsidRPr="00AA6B20">
        <w:rPr>
          <w:sz w:val="22"/>
        </w:rPr>
        <w:t xml:space="preserve">therapeutic modalities </w:t>
      </w:r>
      <w:r w:rsidR="00E77AF5" w:rsidRPr="00AA6B20">
        <w:rPr>
          <w:sz w:val="22"/>
        </w:rPr>
        <w:t>that</w:t>
      </w:r>
      <w:r w:rsidR="00562378" w:rsidRPr="00AA6B20">
        <w:rPr>
          <w:sz w:val="22"/>
        </w:rPr>
        <w:t xml:space="preserve"> </w:t>
      </w:r>
      <w:r w:rsidR="0094232A" w:rsidRPr="00AA6B20">
        <w:rPr>
          <w:sz w:val="22"/>
        </w:rPr>
        <w:t xml:space="preserve">can rapidly </w:t>
      </w:r>
      <w:r w:rsidR="00562378" w:rsidRPr="00AA6B20">
        <w:rPr>
          <w:sz w:val="22"/>
        </w:rPr>
        <w:t>re</w:t>
      </w:r>
      <w:r w:rsidR="00D51C08" w:rsidRPr="00AA6B20">
        <w:rPr>
          <w:sz w:val="22"/>
        </w:rPr>
        <w:t xml:space="preserve">duce fracture risk </w:t>
      </w:r>
      <w:r w:rsidR="00F33FC3">
        <w:rPr>
          <w:sz w:val="22"/>
        </w:rPr>
        <w:t xml:space="preserve">well </w:t>
      </w:r>
      <w:r w:rsidR="0094232A" w:rsidRPr="00AA6B20">
        <w:rPr>
          <w:sz w:val="22"/>
        </w:rPr>
        <w:t>with</w:t>
      </w:r>
      <w:r w:rsidR="00137AC4" w:rsidRPr="00AA6B20">
        <w:rPr>
          <w:sz w:val="22"/>
        </w:rPr>
        <w:t xml:space="preserve">in the </w:t>
      </w:r>
      <w:r w:rsidR="00EC74BB" w:rsidRPr="00AA6B20">
        <w:rPr>
          <w:sz w:val="22"/>
        </w:rPr>
        <w:t>two</w:t>
      </w:r>
      <w:r w:rsidR="00F33FC3">
        <w:rPr>
          <w:sz w:val="22"/>
        </w:rPr>
        <w:t xml:space="preserve"> </w:t>
      </w:r>
      <w:r w:rsidR="00137AC4" w:rsidRPr="00AA6B20">
        <w:rPr>
          <w:sz w:val="22"/>
        </w:rPr>
        <w:t>year</w:t>
      </w:r>
      <w:r w:rsidR="00F33FC3">
        <w:rPr>
          <w:sz w:val="22"/>
        </w:rPr>
        <w:t>s</w:t>
      </w:r>
      <w:r w:rsidR="00137AC4" w:rsidRPr="00AA6B20">
        <w:rPr>
          <w:sz w:val="22"/>
        </w:rPr>
        <w:t xml:space="preserve"> after </w:t>
      </w:r>
      <w:r w:rsidR="001F7C7F">
        <w:rPr>
          <w:sz w:val="22"/>
        </w:rPr>
        <w:t>an</w:t>
      </w:r>
      <w:r w:rsidR="00137AC4" w:rsidRPr="00AA6B20">
        <w:rPr>
          <w:sz w:val="22"/>
        </w:rPr>
        <w:t xml:space="preserve"> index</w:t>
      </w:r>
      <w:r w:rsidR="00562378" w:rsidRPr="00AA6B20">
        <w:rPr>
          <w:sz w:val="22"/>
        </w:rPr>
        <w:t xml:space="preserve"> fracture</w:t>
      </w:r>
      <w:r w:rsidRPr="00AA6B20">
        <w:rPr>
          <w:sz w:val="22"/>
        </w:rPr>
        <w:t xml:space="preserve">. </w:t>
      </w:r>
      <w:r w:rsidR="00833F34" w:rsidRPr="00AA6B20">
        <w:rPr>
          <w:sz w:val="22"/>
        </w:rPr>
        <w:t>Traditional</w:t>
      </w:r>
      <w:r w:rsidR="00137AC4" w:rsidRPr="00AA6B20">
        <w:rPr>
          <w:sz w:val="22"/>
        </w:rPr>
        <w:t xml:space="preserve"> treatment</w:t>
      </w:r>
      <w:r w:rsidR="00833F34" w:rsidRPr="00AA6B20">
        <w:rPr>
          <w:sz w:val="22"/>
        </w:rPr>
        <w:t xml:space="preserve"> strategies </w:t>
      </w:r>
      <w:r w:rsidR="0048315C" w:rsidRPr="00AA6B20">
        <w:rPr>
          <w:sz w:val="22"/>
        </w:rPr>
        <w:t xml:space="preserve">in the UK </w:t>
      </w:r>
      <w:r w:rsidR="00833F34" w:rsidRPr="00AA6B20">
        <w:rPr>
          <w:sz w:val="22"/>
        </w:rPr>
        <w:t>have used a s</w:t>
      </w:r>
      <w:r w:rsidR="00377F52" w:rsidRPr="00AA6B20">
        <w:rPr>
          <w:sz w:val="22"/>
        </w:rPr>
        <w:t>tep</w:t>
      </w:r>
      <w:r w:rsidR="007A647C" w:rsidRPr="00AA6B20">
        <w:rPr>
          <w:sz w:val="22"/>
        </w:rPr>
        <w:t>wise approach driven</w:t>
      </w:r>
      <w:r w:rsidR="00833F34" w:rsidRPr="00AA6B20">
        <w:rPr>
          <w:sz w:val="22"/>
        </w:rPr>
        <w:t xml:space="preserve"> by cost and tolerability</w:t>
      </w:r>
      <w:r w:rsidR="00833F34" w:rsidRPr="00AA6B20">
        <w:rPr>
          <w:sz w:val="22"/>
        </w:rPr>
        <w:fldChar w:fldCharType="begin"/>
      </w:r>
      <w:r w:rsidR="00D44193">
        <w:rPr>
          <w:sz w:val="22"/>
        </w:rPr>
        <w:instrText xml:space="preserve"> ADDIN EN.CITE &lt;EndNote&gt;&lt;Cite&gt;&lt;Author&gt;NICE&lt;/Author&gt;&lt;Year&gt;2008&lt;/Year&gt;&lt;RecNum&gt;13429&lt;/RecNum&gt;&lt;DisplayText&gt;[29]&lt;/DisplayText&gt;&lt;record&gt;&lt;rec-number&gt;13429&lt;/rec-number&gt;&lt;foreign-keys&gt;&lt;key app="EN" db-id="tstst92tixf921ea0raxfz0zper2w0s2r09a" timestamp="1382475084"&gt;13429&lt;/key&gt;&lt;/foreign-keys&gt;&lt;ref-type name="Government Document"&gt;46&lt;/ref-type&gt;&lt;contributors&gt;&lt;authors&gt;&lt;author&gt;NICE&lt;/author&gt;&lt;/authors&gt;&lt;/contributors&gt;&lt;titles&gt;&lt;title&gt;Alendronate, etidronate, risedronate, raloxifene, strontium ranelate and teriparatide for the secondary prevention of osteoporotic fragility fractures in postmenopausal women. &lt;/title&gt;&lt;/titles&gt;&lt;dates&gt;&lt;year&gt;2008&lt;/year&gt;&lt;/dates&gt;&lt;pub-location&gt;London&lt;/pub-location&gt;&lt;publisher&gt;NICE&lt;/publisher&gt;&lt;isbn&gt;TA 161&lt;/isbn&gt;&lt;urls&gt;&lt;/urls&gt;&lt;/record&gt;&lt;/Cite&gt;&lt;/EndNote&gt;</w:instrText>
      </w:r>
      <w:r w:rsidR="00833F34" w:rsidRPr="00AA6B20">
        <w:rPr>
          <w:sz w:val="22"/>
        </w:rPr>
        <w:fldChar w:fldCharType="separate"/>
      </w:r>
      <w:r w:rsidR="00D44193">
        <w:rPr>
          <w:noProof/>
          <w:sz w:val="22"/>
        </w:rPr>
        <w:t>[29]</w:t>
      </w:r>
      <w:r w:rsidR="00833F34" w:rsidRPr="00AA6B20">
        <w:rPr>
          <w:sz w:val="22"/>
        </w:rPr>
        <w:fldChar w:fldCharType="end"/>
      </w:r>
      <w:r w:rsidR="00137AC4" w:rsidRPr="00AA6B20">
        <w:rPr>
          <w:sz w:val="22"/>
        </w:rPr>
        <w:t xml:space="preserve"> </w:t>
      </w:r>
      <w:r w:rsidR="0048315C" w:rsidRPr="00AA6B20">
        <w:rPr>
          <w:sz w:val="22"/>
        </w:rPr>
        <w:t>with</w:t>
      </w:r>
      <w:r w:rsidR="007A647C" w:rsidRPr="00AA6B20">
        <w:rPr>
          <w:sz w:val="22"/>
        </w:rPr>
        <w:t xml:space="preserve"> </w:t>
      </w:r>
      <w:r w:rsidR="00137AC4" w:rsidRPr="00AA6B20">
        <w:rPr>
          <w:sz w:val="22"/>
        </w:rPr>
        <w:t>oral bisphosphonates</w:t>
      </w:r>
      <w:r w:rsidR="00377F52" w:rsidRPr="00AA6B20">
        <w:rPr>
          <w:sz w:val="22"/>
        </w:rPr>
        <w:t xml:space="preserve"> offered as first-</w:t>
      </w:r>
      <w:r w:rsidR="00833F34" w:rsidRPr="00AA6B20">
        <w:rPr>
          <w:sz w:val="22"/>
        </w:rPr>
        <w:t xml:space="preserve">line therapy. </w:t>
      </w:r>
      <w:r w:rsidR="00123226">
        <w:rPr>
          <w:sz w:val="22"/>
        </w:rPr>
        <w:t>Significant fractures occur in the period of IFR despite treatment with o</w:t>
      </w:r>
      <w:r w:rsidR="001067DA" w:rsidRPr="00AA6B20">
        <w:rPr>
          <w:sz w:val="22"/>
        </w:rPr>
        <w:t>ral b</w:t>
      </w:r>
      <w:r w:rsidR="0048315C" w:rsidRPr="00AA6B20">
        <w:rPr>
          <w:sz w:val="22"/>
        </w:rPr>
        <w:t>isphosphonates</w:t>
      </w:r>
      <w:r w:rsidR="00137AC4" w:rsidRPr="00AA6B20">
        <w:rPr>
          <w:sz w:val="22"/>
        </w:rPr>
        <w:t xml:space="preserve"> </w:t>
      </w:r>
      <w:r w:rsidR="00123226">
        <w:rPr>
          <w:sz w:val="22"/>
        </w:rPr>
        <w:t xml:space="preserve">as these agents </w:t>
      </w:r>
      <w:r w:rsidR="00B96BFF">
        <w:rPr>
          <w:sz w:val="22"/>
        </w:rPr>
        <w:t xml:space="preserve">do not provide optimal fracture risk reduction early after initiation, </w:t>
      </w:r>
      <w:r w:rsidR="007A647C" w:rsidRPr="00AA6B20">
        <w:rPr>
          <w:sz w:val="22"/>
        </w:rPr>
        <w:t>requir</w:t>
      </w:r>
      <w:r w:rsidR="00B96BFF">
        <w:rPr>
          <w:sz w:val="22"/>
        </w:rPr>
        <w:t>ing</w:t>
      </w:r>
      <w:r w:rsidR="007A647C" w:rsidRPr="00AA6B20">
        <w:rPr>
          <w:sz w:val="22"/>
        </w:rPr>
        <w:t xml:space="preserve"> </w:t>
      </w:r>
      <w:r w:rsidR="0094232A" w:rsidRPr="00AA6B20">
        <w:rPr>
          <w:sz w:val="22"/>
        </w:rPr>
        <w:t xml:space="preserve">at least </w:t>
      </w:r>
      <w:r w:rsidR="001F7C7F">
        <w:rPr>
          <w:sz w:val="22"/>
        </w:rPr>
        <w:t>6</w:t>
      </w:r>
      <w:r w:rsidR="0048315C" w:rsidRPr="00AA6B20">
        <w:rPr>
          <w:sz w:val="22"/>
        </w:rPr>
        <w:t xml:space="preserve"> to 12</w:t>
      </w:r>
      <w:r w:rsidR="00E77AF5" w:rsidRPr="00AA6B20">
        <w:rPr>
          <w:sz w:val="22"/>
        </w:rPr>
        <w:t xml:space="preserve"> </w:t>
      </w:r>
      <w:r w:rsidR="007A647C" w:rsidRPr="00AA6B20">
        <w:rPr>
          <w:sz w:val="22"/>
        </w:rPr>
        <w:t xml:space="preserve">months of adherent therapy before </w:t>
      </w:r>
      <w:r w:rsidR="00E77AF5" w:rsidRPr="00AA6B20">
        <w:rPr>
          <w:sz w:val="22"/>
        </w:rPr>
        <w:t xml:space="preserve">a significant </w:t>
      </w:r>
      <w:r w:rsidR="007A647C" w:rsidRPr="00AA6B20">
        <w:rPr>
          <w:sz w:val="22"/>
        </w:rPr>
        <w:t xml:space="preserve">difference in </w:t>
      </w:r>
      <w:r w:rsidR="0048315C" w:rsidRPr="00AA6B20">
        <w:rPr>
          <w:sz w:val="22"/>
        </w:rPr>
        <w:t xml:space="preserve">non-vertebral </w:t>
      </w:r>
      <w:r w:rsidR="007A647C" w:rsidRPr="00AA6B20">
        <w:rPr>
          <w:sz w:val="22"/>
        </w:rPr>
        <w:t>fracture rate</w:t>
      </w:r>
      <w:r w:rsidR="00E77AF5" w:rsidRPr="00AA6B20">
        <w:rPr>
          <w:sz w:val="22"/>
        </w:rPr>
        <w:t>s is</w:t>
      </w:r>
      <w:r w:rsidR="007A647C" w:rsidRPr="00AA6B20">
        <w:rPr>
          <w:sz w:val="22"/>
        </w:rPr>
        <w:t xml:space="preserve"> obse</w:t>
      </w:r>
      <w:r w:rsidR="00E77AF5" w:rsidRPr="00AA6B20">
        <w:rPr>
          <w:sz w:val="22"/>
        </w:rPr>
        <w:t>rve</w:t>
      </w:r>
      <w:r w:rsidR="00A54126" w:rsidRPr="00AA6B20">
        <w:rPr>
          <w:sz w:val="22"/>
        </w:rPr>
        <w:t>d</w:t>
      </w:r>
      <w:r w:rsidR="000313FB" w:rsidRPr="00AA6B20">
        <w:rPr>
          <w:sz w:val="22"/>
        </w:rPr>
        <w:t xml:space="preserve"> </w:t>
      </w:r>
      <w:r w:rsidR="00A54126" w:rsidRPr="00AA6B20">
        <w:rPr>
          <w:sz w:val="22"/>
        </w:rPr>
        <w:fldChar w:fldCharType="begin"/>
      </w:r>
      <w:r w:rsidR="00D44193">
        <w:rPr>
          <w:sz w:val="22"/>
        </w:rPr>
        <w:instrText xml:space="preserve"> ADDIN EN.CITE &lt;EndNote&gt;&lt;Cite&gt;&lt;Author&gt;Inderjeeth&lt;/Author&gt;&lt;Year&gt;2012&lt;/Year&gt;&lt;RecNum&gt;21383&lt;/RecNum&gt;&lt;DisplayText&gt;[30]&lt;/DisplayText&gt;&lt;record&gt;&lt;rec-number&gt;21383&lt;/rec-number&gt;&lt;foreign-keys&gt;&lt;key app="EN" db-id="tstst92tixf921ea0raxfz0zper2w0s2r09a" timestamp="1540138885"&gt;21383&lt;/key&gt;&lt;/foreign-keys&gt;&lt;ref-type name="Journal Article"&gt;17&lt;/ref-type&gt;&lt;contributors&gt;&lt;authors&gt;&lt;author&gt;Inderjeeth, C. A.&lt;/author&gt;&lt;author&gt;Chan, K.&lt;/author&gt;&lt;author&gt;Kwan, K.&lt;/author&gt;&lt;author&gt;Lai, M.&lt;/author&gt;&lt;/authors&gt;&lt;/contributors&gt;&lt;auth-address&gt;Area Rehabilitation and Aged Care, North Metropolitan Health Service, University of Western Australia, Hospital Avenue, Nedlands, Perth, WA, 6009, Australia. charles.inderjeeth@health.wa.gov.au&lt;/auth-address&gt;&lt;titles&gt;&lt;title&gt;Time to onset of efficacy in fracture reduction with current anti-osteoporosis treatments&lt;/title&gt;&lt;secondary-title&gt;J Bone Miner Metab&lt;/secondary-title&gt;&lt;alt-title&gt;Journal of bone and mineral metabolism&lt;/alt-title&gt;&lt;/titles&gt;&lt;periodical&gt;&lt;full-title&gt;J Bone Miner Metab&lt;/full-title&gt;&lt;/periodical&gt;&lt;alt-periodical&gt;&lt;full-title&gt;Journal of Bone and Mineral Metabolism&lt;/full-title&gt;&lt;/alt-periodical&gt;&lt;pages&gt;493-503&lt;/pages&gt;&lt;volume&gt;30&lt;/volume&gt;&lt;number&gt;5&lt;/number&gt;&lt;edition&gt;2012/05/31&lt;/edition&gt;&lt;keywords&gt;&lt;keyword&gt;Bone Density Conservation Agents/*therapeutic use&lt;/keyword&gt;&lt;keyword&gt;Fractures, Bone/*drug therapy/pathology&lt;/keyword&gt;&lt;keyword&gt;Humans&lt;/keyword&gt;&lt;keyword&gt;Osteoporosis/*drug therapy/pathology&lt;/keyword&gt;&lt;/keywords&gt;&lt;dates&gt;&lt;year&gt;2012&lt;/year&gt;&lt;pub-dates&gt;&lt;date&gt;Sep&lt;/date&gt;&lt;/pub-dates&gt;&lt;/dates&gt;&lt;isbn&gt;0914-8779&lt;/isbn&gt;&lt;accession-num&gt;22643863&lt;/accession-num&gt;&lt;urls&gt;&lt;/urls&gt;&lt;electronic-resource-num&gt;10.1007/s00774-012-0349-1&lt;/electronic-resource-num&gt;&lt;remote-database-provider&gt;NLM&lt;/remote-database-provider&gt;&lt;language&gt;eng&lt;/language&gt;&lt;/record&gt;&lt;/Cite&gt;&lt;/EndNote&gt;</w:instrText>
      </w:r>
      <w:r w:rsidR="00A54126" w:rsidRPr="00AA6B20">
        <w:rPr>
          <w:sz w:val="22"/>
        </w:rPr>
        <w:fldChar w:fldCharType="separate"/>
      </w:r>
      <w:r w:rsidR="00D44193">
        <w:rPr>
          <w:noProof/>
          <w:sz w:val="22"/>
        </w:rPr>
        <w:t>[30]</w:t>
      </w:r>
      <w:r w:rsidR="00A54126" w:rsidRPr="00AA6B20">
        <w:rPr>
          <w:sz w:val="22"/>
        </w:rPr>
        <w:fldChar w:fldCharType="end"/>
      </w:r>
      <w:r w:rsidR="001F7C7F">
        <w:rPr>
          <w:sz w:val="22"/>
        </w:rPr>
        <w:t>, with</w:t>
      </w:r>
      <w:r w:rsidR="00B96BFF">
        <w:rPr>
          <w:sz w:val="22"/>
        </w:rPr>
        <w:t xml:space="preserve"> oral agents reaching </w:t>
      </w:r>
      <w:r w:rsidR="00AD40D4">
        <w:rPr>
          <w:sz w:val="22"/>
        </w:rPr>
        <w:t>maximal</w:t>
      </w:r>
      <w:r w:rsidR="00B96BFF">
        <w:rPr>
          <w:sz w:val="22"/>
        </w:rPr>
        <w:t xml:space="preserve"> </w:t>
      </w:r>
      <w:r w:rsidR="00DF721F">
        <w:rPr>
          <w:sz w:val="22"/>
        </w:rPr>
        <w:t xml:space="preserve">observed </w:t>
      </w:r>
      <w:r w:rsidR="00B96BFF">
        <w:rPr>
          <w:sz w:val="22"/>
        </w:rPr>
        <w:t xml:space="preserve">reduction </w:t>
      </w:r>
      <w:r w:rsidR="00AD40D4">
        <w:rPr>
          <w:sz w:val="22"/>
        </w:rPr>
        <w:t xml:space="preserve">in fracture risk </w:t>
      </w:r>
      <w:r w:rsidR="00B96BFF">
        <w:rPr>
          <w:sz w:val="22"/>
        </w:rPr>
        <w:t>by 36 months</w:t>
      </w:r>
      <w:r w:rsidR="00B96BFF">
        <w:rPr>
          <w:sz w:val="22"/>
        </w:rPr>
        <w:fldChar w:fldCharType="begin">
          <w:fldData xml:space="preserve">PEVuZE5vdGU+PENpdGU+PEF1dGhvcj5CbGFjazwvQXV0aG9yPjxZZWFyPjE5OTY8L1llYXI+PFJl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UzNS00MTwvcGFnZXM+PHZv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</w:fldData>
        </w:fldChar>
      </w:r>
      <w:r w:rsidR="004F4645">
        <w:rPr>
          <w:sz w:val="22"/>
        </w:rPr>
        <w:instrText xml:space="preserve"> ADDIN EN.CITE </w:instrText>
      </w:r>
      <w:r w:rsidR="004F4645">
        <w:rPr>
          <w:sz w:val="22"/>
        </w:rPr>
        <w:fldChar w:fldCharType="begin">
          <w:fldData xml:space="preserve">PEVuZE5vdGU+PENpdGU+PEF1dGhvcj5CbGFjazwvQXV0aG9yPjxZZWFyPjE5OTY8L1llYXI+PFJl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UzNS00MTwvcGFnZXM+PHZv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</w:fldData>
        </w:fldChar>
      </w:r>
      <w:r w:rsidR="004F4645">
        <w:rPr>
          <w:sz w:val="22"/>
        </w:rPr>
        <w:instrText xml:space="preserve"> ADDIN EN.CITE.DATA </w:instrText>
      </w:r>
      <w:r w:rsidR="004F4645">
        <w:rPr>
          <w:sz w:val="22"/>
        </w:rPr>
      </w:r>
      <w:r w:rsidR="004F4645">
        <w:rPr>
          <w:sz w:val="22"/>
        </w:rPr>
        <w:fldChar w:fldCharType="end"/>
      </w:r>
      <w:r w:rsidR="00B96BFF">
        <w:rPr>
          <w:sz w:val="22"/>
        </w:rPr>
      </w:r>
      <w:r w:rsidR="00B96BFF">
        <w:rPr>
          <w:sz w:val="22"/>
        </w:rPr>
        <w:fldChar w:fldCharType="separate"/>
      </w:r>
      <w:r w:rsidR="00D44193">
        <w:rPr>
          <w:noProof/>
          <w:sz w:val="22"/>
        </w:rPr>
        <w:t>[31, 32]</w:t>
      </w:r>
      <w:r w:rsidR="00B96BFF">
        <w:rPr>
          <w:sz w:val="22"/>
        </w:rPr>
        <w:fldChar w:fldCharType="end"/>
      </w:r>
      <w:r w:rsidR="00B96BFF">
        <w:rPr>
          <w:sz w:val="22"/>
        </w:rPr>
        <w:t xml:space="preserve">. </w:t>
      </w:r>
      <w:r w:rsidR="006B1177" w:rsidRPr="00AA6B20">
        <w:rPr>
          <w:sz w:val="22"/>
        </w:rPr>
        <w:t xml:space="preserve"> </w:t>
      </w:r>
      <w:r w:rsidR="00B96BFF">
        <w:rPr>
          <w:sz w:val="22"/>
        </w:rPr>
        <w:t>R</w:t>
      </w:r>
      <w:r w:rsidR="00480425">
        <w:rPr>
          <w:sz w:val="22"/>
        </w:rPr>
        <w:t>ecently</w:t>
      </w:r>
      <w:r w:rsidR="00B96BFF">
        <w:rPr>
          <w:sz w:val="22"/>
        </w:rPr>
        <w:t xml:space="preserve">, </w:t>
      </w:r>
      <w:r w:rsidR="008213E6">
        <w:rPr>
          <w:sz w:val="22"/>
        </w:rPr>
        <w:t xml:space="preserve">in head-to-head randomised controlled trials, </w:t>
      </w:r>
      <w:r w:rsidR="00B96BFF">
        <w:rPr>
          <w:sz w:val="22"/>
        </w:rPr>
        <w:t xml:space="preserve">specific AOMs </w:t>
      </w:r>
      <w:r w:rsidR="004A6B4D">
        <w:rPr>
          <w:sz w:val="22"/>
        </w:rPr>
        <w:t>(teriparatide</w:t>
      </w:r>
      <w:r w:rsidR="00D44193">
        <w:rPr>
          <w:sz w:val="22"/>
        </w:rPr>
        <w:fldChar w:fldCharType="begin">
          <w:fldData xml:space="preserve">PEVuZE5vdGU+PENpdGU+PEF1dGhvcj5LZW5kbGVyPC9BdXRob3I+PFllYXI+MjAxODwvWWVhcj48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==
</w:fldData>
        </w:fldChar>
      </w:r>
      <w:r w:rsidR="00D44193">
        <w:rPr>
          <w:sz w:val="22"/>
        </w:rPr>
        <w:instrText xml:space="preserve"> ADDIN EN.CITE </w:instrText>
      </w:r>
      <w:r w:rsidR="00D44193">
        <w:rPr>
          <w:sz w:val="22"/>
        </w:rPr>
        <w:fldChar w:fldCharType="begin">
          <w:fldData xml:space="preserve">PEVuZE5vdGU+PENpdGU+PEF1dGhvcj5LZW5kbGVyPC9BdXRob3I+PFllYXI+MjAxODwvWWVhcj48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==
</w:fldData>
        </w:fldChar>
      </w:r>
      <w:r w:rsidR="00D44193">
        <w:rPr>
          <w:sz w:val="22"/>
        </w:rPr>
        <w:instrText xml:space="preserve"> ADDIN EN.CITE.DATA </w:instrText>
      </w:r>
      <w:r w:rsidR="00D44193">
        <w:rPr>
          <w:sz w:val="22"/>
        </w:rPr>
      </w:r>
      <w:r w:rsidR="00D44193">
        <w:rPr>
          <w:sz w:val="22"/>
        </w:rPr>
        <w:fldChar w:fldCharType="end"/>
      </w:r>
      <w:r w:rsidR="00D44193">
        <w:rPr>
          <w:sz w:val="22"/>
        </w:rPr>
      </w:r>
      <w:r w:rsidR="00D44193">
        <w:rPr>
          <w:sz w:val="22"/>
        </w:rPr>
        <w:fldChar w:fldCharType="separate"/>
      </w:r>
      <w:r w:rsidR="00D44193">
        <w:rPr>
          <w:noProof/>
          <w:sz w:val="22"/>
        </w:rPr>
        <w:t>[33]</w:t>
      </w:r>
      <w:r w:rsidR="00D44193">
        <w:rPr>
          <w:sz w:val="22"/>
        </w:rPr>
        <w:fldChar w:fldCharType="end"/>
      </w:r>
      <w:r w:rsidR="004A6B4D">
        <w:rPr>
          <w:sz w:val="22"/>
        </w:rPr>
        <w:t>,</w:t>
      </w:r>
      <w:r w:rsidR="008213E6">
        <w:rPr>
          <w:sz w:val="22"/>
        </w:rPr>
        <w:t xml:space="preserve"> romosozumab</w:t>
      </w:r>
      <w:r w:rsidR="00D44193">
        <w:rPr>
          <w:sz w:val="22"/>
        </w:rPr>
        <w:fldChar w:fldCharType="begin">
          <w:fldData xml:space="preserve">PEVuZE5vdGU+PENpdGU+PEF1dGhvcj5TYWFnPC9BdXRob3I+PFllYXI+MjAxNzwvWWVhcj48UmVj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</w:fldData>
        </w:fldChar>
      </w:r>
      <w:r w:rsidR="004F4645">
        <w:rPr>
          <w:sz w:val="22"/>
        </w:rPr>
        <w:instrText xml:space="preserve"> ADDIN EN.CITE </w:instrText>
      </w:r>
      <w:r w:rsidR="004F4645">
        <w:rPr>
          <w:sz w:val="22"/>
        </w:rPr>
        <w:fldChar w:fldCharType="begin">
          <w:fldData xml:space="preserve">PEVuZE5vdGU+PENpdGU+PEF1dGhvcj5TYWFnPC9BdXRob3I+PFllYXI+MjAxNzwvWWVhcj48UmVj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</w:fldData>
        </w:fldChar>
      </w:r>
      <w:r w:rsidR="004F4645">
        <w:rPr>
          <w:sz w:val="22"/>
        </w:rPr>
        <w:instrText xml:space="preserve"> ADDIN EN.CITE.DATA </w:instrText>
      </w:r>
      <w:r w:rsidR="004F4645">
        <w:rPr>
          <w:sz w:val="22"/>
        </w:rPr>
      </w:r>
      <w:r w:rsidR="004F4645">
        <w:rPr>
          <w:sz w:val="22"/>
        </w:rPr>
        <w:fldChar w:fldCharType="end"/>
      </w:r>
      <w:r w:rsidR="00D44193">
        <w:rPr>
          <w:sz w:val="22"/>
        </w:rPr>
      </w:r>
      <w:r w:rsidR="00D44193">
        <w:rPr>
          <w:sz w:val="22"/>
        </w:rPr>
        <w:fldChar w:fldCharType="separate"/>
      </w:r>
      <w:r w:rsidR="00D44193">
        <w:rPr>
          <w:noProof/>
          <w:sz w:val="22"/>
        </w:rPr>
        <w:t>[34]</w:t>
      </w:r>
      <w:r w:rsidR="00D44193">
        <w:rPr>
          <w:sz w:val="22"/>
        </w:rPr>
        <w:fldChar w:fldCharType="end"/>
      </w:r>
      <w:r w:rsidR="008213E6">
        <w:rPr>
          <w:sz w:val="22"/>
        </w:rPr>
        <w:t xml:space="preserve"> and </w:t>
      </w:r>
      <w:r w:rsidR="004A6B4D">
        <w:rPr>
          <w:sz w:val="22"/>
        </w:rPr>
        <w:t>denosumab</w:t>
      </w:r>
      <w:r w:rsidR="008213E6">
        <w:rPr>
          <w:sz w:val="22"/>
        </w:rPr>
        <w:fldChar w:fldCharType="begin">
          <w:fldData xml:space="preserve">PEVuZE5vdGU+PENpdGU+PEF1dGhvcj5OYWthbXVyYTwvQXV0aG9yPjxZZWFyPjIwMTQ8L1llYXI+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==
</w:fldData>
        </w:fldChar>
      </w:r>
      <w:r w:rsidR="004F4645">
        <w:rPr>
          <w:sz w:val="22"/>
        </w:rPr>
        <w:instrText xml:space="preserve"> ADDIN EN.CITE </w:instrText>
      </w:r>
      <w:r w:rsidR="004F4645">
        <w:rPr>
          <w:sz w:val="22"/>
        </w:rPr>
        <w:fldChar w:fldCharType="begin">
          <w:fldData xml:space="preserve">PEVuZE5vdGU+PENpdGU+PEF1dGhvcj5OYWthbXVyYTwvQXV0aG9yPjxZZWFyPjIwMTQ8L1llYXI+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==
</w:fldData>
        </w:fldChar>
      </w:r>
      <w:r w:rsidR="004F4645">
        <w:rPr>
          <w:sz w:val="22"/>
        </w:rPr>
        <w:instrText xml:space="preserve"> ADDIN EN.CITE.DATA </w:instrText>
      </w:r>
      <w:r w:rsidR="004F4645">
        <w:rPr>
          <w:sz w:val="22"/>
        </w:rPr>
      </w:r>
      <w:r w:rsidR="004F4645">
        <w:rPr>
          <w:sz w:val="22"/>
        </w:rPr>
        <w:fldChar w:fldCharType="end"/>
      </w:r>
      <w:r w:rsidR="008213E6">
        <w:rPr>
          <w:sz w:val="22"/>
        </w:rPr>
      </w:r>
      <w:r w:rsidR="008213E6">
        <w:rPr>
          <w:sz w:val="22"/>
        </w:rPr>
        <w:fldChar w:fldCharType="separate"/>
      </w:r>
      <w:r w:rsidR="00D44193">
        <w:rPr>
          <w:noProof/>
          <w:sz w:val="22"/>
        </w:rPr>
        <w:t>[35]</w:t>
      </w:r>
      <w:r w:rsidR="008213E6">
        <w:rPr>
          <w:sz w:val="22"/>
        </w:rPr>
        <w:fldChar w:fldCharType="end"/>
      </w:r>
      <w:r w:rsidR="00F33FC3">
        <w:rPr>
          <w:sz w:val="22"/>
        </w:rPr>
        <w:t>-</w:t>
      </w:r>
      <w:r w:rsidR="008213E6">
        <w:rPr>
          <w:sz w:val="22"/>
        </w:rPr>
        <w:t xml:space="preserve"> noting the denosumab trial had a randomized open</w:t>
      </w:r>
      <w:r w:rsidR="00F33FC3">
        <w:rPr>
          <w:sz w:val="22"/>
        </w:rPr>
        <w:t>-</w:t>
      </w:r>
      <w:r w:rsidR="008213E6">
        <w:rPr>
          <w:sz w:val="22"/>
        </w:rPr>
        <w:t>label alendronate comparator arm</w:t>
      </w:r>
      <w:r w:rsidR="00F33FC3">
        <w:rPr>
          <w:sz w:val="22"/>
        </w:rPr>
        <w:t>)</w:t>
      </w:r>
      <w:r w:rsidR="008213E6">
        <w:rPr>
          <w:sz w:val="22"/>
        </w:rPr>
        <w:t xml:space="preserve"> demonstrate</w:t>
      </w:r>
      <w:r w:rsidR="00A54126" w:rsidRPr="00AA6B20">
        <w:rPr>
          <w:sz w:val="22"/>
        </w:rPr>
        <w:t xml:space="preserve"> </w:t>
      </w:r>
      <w:r w:rsidR="0094232A" w:rsidRPr="00AA6B20">
        <w:rPr>
          <w:sz w:val="22"/>
        </w:rPr>
        <w:t xml:space="preserve">both </w:t>
      </w:r>
      <w:r w:rsidR="0048315C" w:rsidRPr="00AA6B20">
        <w:rPr>
          <w:sz w:val="22"/>
        </w:rPr>
        <w:t xml:space="preserve">earlier onset of fracture reduction and </w:t>
      </w:r>
      <w:r w:rsidR="007A647C" w:rsidRPr="00AA6B20">
        <w:rPr>
          <w:sz w:val="22"/>
        </w:rPr>
        <w:t xml:space="preserve">superiority over </w:t>
      </w:r>
      <w:r w:rsidR="0084209F" w:rsidRPr="00AA6B20">
        <w:rPr>
          <w:sz w:val="22"/>
        </w:rPr>
        <w:t xml:space="preserve">oral bisphosphonates </w:t>
      </w:r>
      <w:r w:rsidR="006B1177" w:rsidRPr="00AA6B20">
        <w:rPr>
          <w:sz w:val="22"/>
        </w:rPr>
        <w:t xml:space="preserve">within the </w:t>
      </w:r>
      <w:r w:rsidR="004A6B4D">
        <w:rPr>
          <w:sz w:val="22"/>
        </w:rPr>
        <w:t>IFR</w:t>
      </w:r>
      <w:r w:rsidR="006B1177" w:rsidRPr="00AA6B20">
        <w:rPr>
          <w:sz w:val="22"/>
        </w:rPr>
        <w:t xml:space="preserve"> period of 2 years</w:t>
      </w:r>
      <w:r w:rsidR="00B96BFF">
        <w:rPr>
          <w:rFonts w:cs="Arial"/>
          <w:sz w:val="22"/>
        </w:rPr>
        <w:t>, and so could be classified as potent AOMs.</w:t>
      </w:r>
      <w:r w:rsidR="00F31A4A" w:rsidRPr="00AA6B20">
        <w:rPr>
          <w:rFonts w:cs="Arial"/>
          <w:sz w:val="22"/>
        </w:rPr>
        <w:t xml:space="preserve"> </w:t>
      </w:r>
    </w:p>
    <w:p w14:paraId="01F8AD30" w14:textId="5B3B25FE" w:rsidR="00023F6A" w:rsidRPr="00AA6B20" w:rsidRDefault="00365310" w:rsidP="00567D01">
      <w:pPr>
        <w:rPr>
          <w:rFonts w:cs="Arial"/>
          <w:sz w:val="22"/>
        </w:rPr>
      </w:pPr>
      <w:r>
        <w:rPr>
          <w:rFonts w:cs="Arial"/>
          <w:sz w:val="22"/>
        </w:rPr>
        <w:t>For f</w:t>
      </w:r>
      <w:r w:rsidR="00265DAA">
        <w:rPr>
          <w:rFonts w:cs="Arial"/>
          <w:sz w:val="22"/>
        </w:rPr>
        <w:t>racture liaison services</w:t>
      </w:r>
      <w:r>
        <w:rPr>
          <w:rFonts w:cs="Arial"/>
          <w:sz w:val="22"/>
        </w:rPr>
        <w:t xml:space="preserve">, the </w:t>
      </w:r>
      <w:r w:rsidR="00FB05BC">
        <w:rPr>
          <w:rFonts w:cs="Arial"/>
          <w:sz w:val="22"/>
        </w:rPr>
        <w:t xml:space="preserve">expected </w:t>
      </w:r>
      <w:r>
        <w:rPr>
          <w:rFonts w:cs="Arial"/>
          <w:sz w:val="22"/>
        </w:rPr>
        <w:t xml:space="preserve">number of fractures prevented is directly related to the expected fracture rate in the IFR period and the risk reduction </w:t>
      </w:r>
      <w:r w:rsidR="00AF61DC">
        <w:rPr>
          <w:rFonts w:cs="Arial"/>
          <w:sz w:val="22"/>
        </w:rPr>
        <w:t>through the use of quicker acting potent AOMs. For example,</w:t>
      </w:r>
      <w:r w:rsidR="0010710F">
        <w:rPr>
          <w:rFonts w:cs="Arial"/>
          <w:sz w:val="22"/>
        </w:rPr>
        <w:t xml:space="preserve"> for a population represented by 1,000 UK women aged 75 years with a previous fracture and a femoral neck BMD T-score of -2.9,</w:t>
      </w:r>
      <w:r w:rsidR="00AF61DC">
        <w:rPr>
          <w:rFonts w:cs="Arial"/>
          <w:sz w:val="22"/>
        </w:rPr>
        <w:t xml:space="preserve"> </w:t>
      </w:r>
      <w:r w:rsidR="00F9760E">
        <w:rPr>
          <w:sz w:val="22"/>
        </w:rPr>
        <w:t>u</w:t>
      </w:r>
      <w:r w:rsidR="00DB2B90" w:rsidRPr="00AA6B20">
        <w:rPr>
          <w:sz w:val="22"/>
        </w:rPr>
        <w:t>sing interpolated</w:t>
      </w:r>
      <w:r w:rsidR="008141A6">
        <w:rPr>
          <w:sz w:val="22"/>
        </w:rPr>
        <w:t>-</w:t>
      </w:r>
      <w:r w:rsidR="0094232A" w:rsidRPr="00AA6B20">
        <w:rPr>
          <w:sz w:val="22"/>
        </w:rPr>
        <w:t>FRAX</w:t>
      </w:r>
      <w:r w:rsidR="002A577A">
        <w:rPr>
          <w:sz w:val="22"/>
        </w:rPr>
        <w:t>,</w:t>
      </w:r>
      <w:r w:rsidR="0094232A" w:rsidRPr="00AA6B20">
        <w:rPr>
          <w:sz w:val="22"/>
        </w:rPr>
        <w:t xml:space="preserve"> </w:t>
      </w:r>
      <w:r w:rsidR="007A4D9C">
        <w:rPr>
          <w:sz w:val="22"/>
        </w:rPr>
        <w:t xml:space="preserve">the </w:t>
      </w:r>
      <w:r w:rsidR="0010710F">
        <w:rPr>
          <w:sz w:val="22"/>
        </w:rPr>
        <w:t xml:space="preserve">expected </w:t>
      </w:r>
      <w:r w:rsidR="00F9760E" w:rsidRPr="00F9760E">
        <w:rPr>
          <w:sz w:val="22"/>
        </w:rPr>
        <w:t>number of major osteoporotic fractures within two years is 66</w:t>
      </w:r>
      <w:r w:rsidR="008213E6">
        <w:rPr>
          <w:sz w:val="22"/>
        </w:rPr>
        <w:t xml:space="preserve"> </w:t>
      </w:r>
      <w:r w:rsidR="008213E6">
        <w:rPr>
          <w:sz w:val="22"/>
        </w:rPr>
        <w:fldChar w:fldCharType="begin"/>
      </w:r>
      <w:r w:rsidR="00D44193">
        <w:rPr>
          <w:sz w:val="22"/>
        </w:rPr>
        <w:instrText xml:space="preserve"> ADDIN EN.CITE &lt;EndNote&gt;&lt;Cite&gt;&lt;Author&gt;Jonsson&lt;/Author&gt;&lt;Year&gt;2018&lt;/Year&gt;&lt;RecNum&gt;21429&lt;/RecNum&gt;&lt;DisplayText&gt;[36]&lt;/DisplayText&gt;&lt;record&gt;&lt;rec-number&gt;21429&lt;/rec-number&gt;&lt;foreign-keys&gt;&lt;key app="EN" db-id="tstst92tixf921ea0raxfz0zper2w0s2r09a" timestamp="1542925229"&gt;21429&lt;/key&gt;&lt;/foreign-keys&gt;&lt;ref-type name="Journal Article"&gt;17&lt;/ref-type&gt;&lt;contributors&gt;&lt;authors&gt;&lt;author&gt;Jonsson, E.&lt;/author&gt;&lt;author&gt;Borgström, F&lt;/author&gt;&lt;author&gt;Strom, O.&lt;/author&gt;&lt;author&gt;Toth, E.&lt;/author&gt;&lt;author&gt;LibanatI, C.&lt;/author&gt;&lt;author&gt;Stollenwerk, B.&lt;/author&gt;&lt;author&gt;Kanis, J.A. &lt;/author&gt;&lt;author&gt;Charokopou, M.&lt;/author&gt;&lt;/authors&gt;&lt;/contributors&gt;&lt;titles&gt;&lt;title&gt;An Economic Value Framework to assess the cost-effectiveness of fracture prevention treatments in patients with osteoporosis at imminent risk of fracture&lt;/title&gt;&lt;secondary-title&gt;Value in Health&lt;/secondary-title&gt;&lt;/titles&gt;&lt;periodical&gt;&lt;full-title&gt;Value in Health&lt;/full-title&gt;&lt;/periodical&gt;&lt;pages&gt;S295-S295&lt;/pages&gt;&lt;volume&gt;21&lt;/volume&gt;&lt;section&gt;S295&lt;/section&gt;&lt;dates&gt;&lt;year&gt;2018&lt;/year&gt;&lt;/dates&gt;&lt;urls&gt;&lt;/urls&gt;&lt;/record&gt;&lt;/Cite&gt;&lt;/EndNote&gt;</w:instrText>
      </w:r>
      <w:r w:rsidR="008213E6">
        <w:rPr>
          <w:sz w:val="22"/>
        </w:rPr>
        <w:fldChar w:fldCharType="separate"/>
      </w:r>
      <w:r w:rsidR="00D44193">
        <w:rPr>
          <w:noProof/>
          <w:sz w:val="22"/>
        </w:rPr>
        <w:t>[36]</w:t>
      </w:r>
      <w:r w:rsidR="008213E6">
        <w:rPr>
          <w:sz w:val="22"/>
        </w:rPr>
        <w:fldChar w:fldCharType="end"/>
      </w:r>
      <w:r w:rsidR="0010710F">
        <w:rPr>
          <w:sz w:val="22"/>
        </w:rPr>
        <w:t xml:space="preserve">. </w:t>
      </w:r>
      <w:r w:rsidR="00C73FEF">
        <w:rPr>
          <w:sz w:val="22"/>
        </w:rPr>
        <w:t>Using fracture reductions from an i</w:t>
      </w:r>
      <w:r w:rsidR="004F4645">
        <w:rPr>
          <w:sz w:val="22"/>
        </w:rPr>
        <w:t>ndirect treatment comparison</w:t>
      </w:r>
      <w:r w:rsidR="00C73FEF">
        <w:rPr>
          <w:sz w:val="22"/>
        </w:rPr>
        <w:t xml:space="preserve"> at 12 and 24 months for specific fracture sites, based on data from </w:t>
      </w:r>
      <w:r w:rsidR="004F4645">
        <w:rPr>
          <w:sz w:val="22"/>
        </w:rPr>
        <w:t xml:space="preserve">all relevant RCTs identified through a systematic literature review </w:t>
      </w:r>
      <w:r w:rsidR="004F4645">
        <w:rPr>
          <w:sz w:val="22"/>
        </w:rPr>
        <w:fldChar w:fldCharType="begin"/>
      </w:r>
      <w:r w:rsidR="004F4645">
        <w:rPr>
          <w:sz w:val="22"/>
        </w:rPr>
        <w:instrText xml:space="preserve"> ADDIN EN.CITE &lt;EndNote&gt;&lt;Cite&gt;&lt;Author&gt;Jonsson&lt;/Author&gt;&lt;Year&gt;2018&lt;/Year&gt;&lt;RecNum&gt;23&lt;/RecNum&gt;&lt;DisplayText&gt;[36]&lt;/DisplayText&gt;&lt;record&gt;&lt;rec-number&gt;23&lt;/rec-number&gt;&lt;foreign-keys&gt;&lt;key app="EN" db-id="w5tef5a52z2v0hea9xr59apma595ws5z0dxf" timestamp="1548185199"&gt;23&lt;/key&gt;&lt;/foreign-keys&gt;&lt;ref-type name="Journal Article"&gt;17&lt;/ref-type&gt;&lt;contributors&gt;&lt;authors&gt;&lt;author&gt;Jonsson, E.&lt;/author&gt;&lt;author&gt;Borgström, F&lt;/author&gt;&lt;author&gt;Strom, O.&lt;/author&gt;&lt;author&gt;Toth, E.&lt;/author&gt;&lt;author&gt;LibanatI, C.&lt;/author&gt;&lt;author&gt;Stollenwerk, B.&lt;/author&gt;&lt;author&gt;Kanis, J.A. &lt;/author&gt;&lt;author&gt;Charokopou, M.&lt;/author&gt;&lt;/authors&gt;&lt;/contributors&gt;&lt;titles&gt;&lt;title&gt;An Economic Value Framework to assess the cost-effectiveness of fracture prevention treatments in patients with osteoporosis at imminent risk of fracture&lt;/title&gt;&lt;secondary-title&gt;Value in Health&lt;/secondary-title&gt;&lt;/titles&gt;&lt;pages&gt;S295-S295&lt;/pages&gt;&lt;volume&gt;21&lt;/volume&gt;&lt;section&gt;S295&lt;/section&gt;&lt;dates&gt;&lt;year&gt;2018&lt;/year&gt;&lt;/dates&gt;&lt;urls&gt;&lt;/urls&gt;&lt;/record&gt;&lt;/Cite&gt;&lt;/EndNote&gt;</w:instrText>
      </w:r>
      <w:r w:rsidR="004F4645">
        <w:rPr>
          <w:sz w:val="22"/>
        </w:rPr>
        <w:fldChar w:fldCharType="separate"/>
      </w:r>
      <w:r w:rsidR="004F4645">
        <w:rPr>
          <w:noProof/>
          <w:sz w:val="22"/>
        </w:rPr>
        <w:t>[36]</w:t>
      </w:r>
      <w:r w:rsidR="004F4645">
        <w:rPr>
          <w:sz w:val="22"/>
        </w:rPr>
        <w:fldChar w:fldCharType="end"/>
      </w:r>
      <w:r w:rsidR="00C73FEF">
        <w:rPr>
          <w:noProof/>
          <w:sz w:val="22"/>
        </w:rPr>
        <w:t xml:space="preserve">, </w:t>
      </w:r>
      <w:r w:rsidR="004F4645">
        <w:rPr>
          <w:sz w:val="22"/>
        </w:rPr>
        <w:t>t</w:t>
      </w:r>
      <w:r w:rsidR="0010710F">
        <w:rPr>
          <w:sz w:val="22"/>
        </w:rPr>
        <w:t>he</w:t>
      </w:r>
      <w:r w:rsidR="00F9760E">
        <w:rPr>
          <w:sz w:val="22"/>
        </w:rPr>
        <w:t xml:space="preserve"> </w:t>
      </w:r>
      <w:r w:rsidR="007A4D9C">
        <w:rPr>
          <w:sz w:val="22"/>
        </w:rPr>
        <w:t xml:space="preserve">number of major osteoporotic fracture </w:t>
      </w:r>
      <w:r w:rsidR="0010710F">
        <w:rPr>
          <w:sz w:val="22"/>
        </w:rPr>
        <w:t xml:space="preserve">expected to be </w:t>
      </w:r>
      <w:r w:rsidR="007A4D9C">
        <w:rPr>
          <w:sz w:val="22"/>
        </w:rPr>
        <w:t xml:space="preserve">prevented within two years </w:t>
      </w:r>
      <w:r w:rsidR="008A645E">
        <w:rPr>
          <w:sz w:val="22"/>
        </w:rPr>
        <w:t xml:space="preserve">varies </w:t>
      </w:r>
      <w:r w:rsidR="007A4D9C">
        <w:rPr>
          <w:sz w:val="22"/>
        </w:rPr>
        <w:t xml:space="preserve">from </w:t>
      </w:r>
      <w:r w:rsidR="007464F3">
        <w:rPr>
          <w:sz w:val="22"/>
        </w:rPr>
        <w:t>9 to 33</w:t>
      </w:r>
      <w:r w:rsidR="008A645E">
        <w:rPr>
          <w:sz w:val="22"/>
        </w:rPr>
        <w:t xml:space="preserve"> by </w:t>
      </w:r>
      <w:r w:rsidR="008A645E">
        <w:rPr>
          <w:sz w:val="22"/>
        </w:rPr>
        <w:lastRenderedPageBreak/>
        <w:t>AOM</w:t>
      </w:r>
      <w:r w:rsidR="007464F3">
        <w:rPr>
          <w:sz w:val="22"/>
        </w:rPr>
        <w:t xml:space="preserve"> per 1,000 patients treated immediately following index fracture</w:t>
      </w:r>
      <w:r w:rsidR="00036056">
        <w:rPr>
          <w:sz w:val="22"/>
        </w:rPr>
        <w:t xml:space="preserve"> (</w:t>
      </w:r>
      <w:r w:rsidR="00036056" w:rsidRPr="00AA6B20">
        <w:rPr>
          <w:sz w:val="22"/>
        </w:rPr>
        <w:t>Figure 2</w:t>
      </w:r>
      <w:r w:rsidR="00036056">
        <w:rPr>
          <w:sz w:val="22"/>
        </w:rPr>
        <w:t>)</w:t>
      </w:r>
      <w:r w:rsidR="003C596E">
        <w:rPr>
          <w:sz w:val="22"/>
        </w:rPr>
        <w:t xml:space="preserve">. </w:t>
      </w:r>
      <w:r w:rsidR="007A4D9C">
        <w:rPr>
          <w:sz w:val="22"/>
        </w:rPr>
        <w:t>W</w:t>
      </w:r>
      <w:r w:rsidR="007464F3">
        <w:rPr>
          <w:sz w:val="22"/>
        </w:rPr>
        <w:t xml:space="preserve">hen the same model </w:t>
      </w:r>
      <w:r w:rsidR="007663E7">
        <w:rPr>
          <w:sz w:val="22"/>
        </w:rPr>
        <w:t>uses</w:t>
      </w:r>
      <w:r w:rsidR="007464F3">
        <w:rPr>
          <w:sz w:val="22"/>
        </w:rPr>
        <w:t xml:space="preserve"> IFR</w:t>
      </w:r>
      <w:r w:rsidR="007663E7">
        <w:rPr>
          <w:sz w:val="22"/>
        </w:rPr>
        <w:t xml:space="preserve"> instead of interpolated-FRAX</w:t>
      </w:r>
      <w:r w:rsidR="00F9760E">
        <w:rPr>
          <w:sz w:val="22"/>
        </w:rPr>
        <w:t>, the</w:t>
      </w:r>
      <w:r w:rsidR="001F7C7F">
        <w:rPr>
          <w:sz w:val="22"/>
        </w:rPr>
        <w:t xml:space="preserve"> estimate</w:t>
      </w:r>
      <w:r w:rsidR="00F9760E">
        <w:rPr>
          <w:sz w:val="22"/>
        </w:rPr>
        <w:t>d</w:t>
      </w:r>
      <w:r w:rsidR="001F7C7F">
        <w:rPr>
          <w:sz w:val="22"/>
        </w:rPr>
        <w:t xml:space="preserve"> number of </w:t>
      </w:r>
      <w:r w:rsidR="00F9760E" w:rsidRPr="00F9760E">
        <w:rPr>
          <w:sz w:val="22"/>
        </w:rPr>
        <w:t>subsequent fractures increases to 107 and the number of fractures avoided almost doubles (mean increase of 91%).</w:t>
      </w:r>
      <w:r w:rsidR="00D81034" w:rsidRPr="00AA6B20">
        <w:rPr>
          <w:sz w:val="22"/>
        </w:rPr>
        <w:t xml:space="preserve"> </w:t>
      </w:r>
      <w:r w:rsidR="00130C2B">
        <w:rPr>
          <w:sz w:val="22"/>
        </w:rPr>
        <w:t>Moreover, a</w:t>
      </w:r>
      <w:r w:rsidR="003B1A8A" w:rsidRPr="00AA6B20">
        <w:rPr>
          <w:sz w:val="22"/>
        </w:rPr>
        <w:t xml:space="preserve">s IFR applies every time a fracture occurs, potential additional fractures avoided and their </w:t>
      </w:r>
      <w:r w:rsidR="00DB2B90" w:rsidRPr="00AA6B20">
        <w:rPr>
          <w:sz w:val="22"/>
        </w:rPr>
        <w:t>consequences</w:t>
      </w:r>
      <w:r w:rsidR="003B1A8A" w:rsidRPr="00AA6B20">
        <w:rPr>
          <w:sz w:val="22"/>
        </w:rPr>
        <w:t xml:space="preserve"> can be expected to compound over patients’ lifetimes </w:t>
      </w:r>
      <w:r w:rsidR="00D81034" w:rsidRPr="00AA6B20">
        <w:rPr>
          <w:sz w:val="22"/>
        </w:rPr>
        <w:t xml:space="preserve">with its corresponding </w:t>
      </w:r>
      <w:r w:rsidR="00AF6CAD">
        <w:rPr>
          <w:sz w:val="22"/>
        </w:rPr>
        <w:t xml:space="preserve">positive </w:t>
      </w:r>
      <w:r w:rsidR="002F4313" w:rsidRPr="00AA6B20">
        <w:rPr>
          <w:sz w:val="22"/>
        </w:rPr>
        <w:t>impact on</w:t>
      </w:r>
      <w:r w:rsidR="00D81034" w:rsidRPr="00AA6B20">
        <w:rPr>
          <w:sz w:val="22"/>
        </w:rPr>
        <w:t xml:space="preserve"> patients’ quality of life and societal costs</w:t>
      </w:r>
      <w:r w:rsidR="00D95280">
        <w:rPr>
          <w:sz w:val="22"/>
        </w:rPr>
        <w:fldChar w:fldCharType="begin">
          <w:fldData xml:space="preserve">PEVuZE5vdGU+PENpdGU+PEF1dGhvcj5HcmlmZmluPC9BdXRob3I+PFllYXI+MjAxNTwvWWVhcj48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</w:fldData>
        </w:fldChar>
      </w:r>
      <w:r w:rsidR="00D95280">
        <w:rPr>
          <w:sz w:val="22"/>
        </w:rPr>
        <w:instrText xml:space="preserve"> ADDIN EN.CITE </w:instrText>
      </w:r>
      <w:r w:rsidR="00D95280">
        <w:rPr>
          <w:sz w:val="22"/>
        </w:rPr>
        <w:fldChar w:fldCharType="begin">
          <w:fldData xml:space="preserve">PEVuZE5vdGU+PENpdGU+PEF1dGhvcj5HcmlmZmluPC9BdXRob3I+PFllYXI+MjAxNTwvWWVhcj48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</w:fldData>
        </w:fldChar>
      </w:r>
      <w:r w:rsidR="00D95280">
        <w:rPr>
          <w:sz w:val="22"/>
        </w:rPr>
        <w:instrText xml:space="preserve"> ADDIN EN.CITE.DATA </w:instrText>
      </w:r>
      <w:r w:rsidR="00D95280">
        <w:rPr>
          <w:sz w:val="22"/>
        </w:rPr>
      </w:r>
      <w:r w:rsidR="00D95280">
        <w:rPr>
          <w:sz w:val="22"/>
        </w:rPr>
        <w:fldChar w:fldCharType="end"/>
      </w:r>
      <w:r w:rsidR="00D95280">
        <w:rPr>
          <w:sz w:val="22"/>
        </w:rPr>
      </w:r>
      <w:r w:rsidR="00D95280">
        <w:rPr>
          <w:sz w:val="22"/>
        </w:rPr>
        <w:fldChar w:fldCharType="separate"/>
      </w:r>
      <w:r w:rsidR="00D95280">
        <w:rPr>
          <w:noProof/>
          <w:sz w:val="22"/>
        </w:rPr>
        <w:t>[37]</w:t>
      </w:r>
      <w:r w:rsidR="00D95280">
        <w:rPr>
          <w:sz w:val="22"/>
        </w:rPr>
        <w:fldChar w:fldCharType="end"/>
      </w:r>
      <w:r w:rsidR="00D81034" w:rsidRPr="00AA6B20">
        <w:rPr>
          <w:sz w:val="22"/>
        </w:rPr>
        <w:t>.</w:t>
      </w:r>
      <w:r w:rsidR="006D5BD7" w:rsidRPr="00AA6B20">
        <w:rPr>
          <w:sz w:val="22"/>
        </w:rPr>
        <w:t xml:space="preserve"> </w:t>
      </w:r>
    </w:p>
    <w:p w14:paraId="0F9FE3D2" w14:textId="39B30046" w:rsidR="00B23045" w:rsidRPr="00AA6B20" w:rsidRDefault="00914D45" w:rsidP="00A9119A">
      <w:pPr>
        <w:rPr>
          <w:sz w:val="22"/>
        </w:rPr>
      </w:pPr>
      <w:r>
        <w:rPr>
          <w:sz w:val="22"/>
        </w:rPr>
        <w:t>Whil</w:t>
      </w:r>
      <w:r w:rsidR="00F33FC3">
        <w:rPr>
          <w:sz w:val="22"/>
        </w:rPr>
        <w:t>e</w:t>
      </w:r>
      <w:r>
        <w:rPr>
          <w:sz w:val="22"/>
        </w:rPr>
        <w:t xml:space="preserve"> IFR has clear implications for the planning and justification of FLS services</w:t>
      </w:r>
      <w:r w:rsidR="00F33FC3">
        <w:rPr>
          <w:sz w:val="22"/>
        </w:rPr>
        <w:t>;</w:t>
      </w:r>
      <w:r>
        <w:rPr>
          <w:sz w:val="22"/>
        </w:rPr>
        <w:t xml:space="preserve"> it also leads to the equally clear message that potent AOMs should be </w:t>
      </w:r>
      <w:r w:rsidR="001F7C7F">
        <w:rPr>
          <w:sz w:val="22"/>
        </w:rPr>
        <w:t>considered</w:t>
      </w:r>
      <w:r>
        <w:rPr>
          <w:sz w:val="22"/>
        </w:rPr>
        <w:t xml:space="preserve"> promptly following a fragility fracture. </w:t>
      </w:r>
      <w:r w:rsidR="00A9119A" w:rsidRPr="00AA6B20">
        <w:rPr>
          <w:sz w:val="22"/>
        </w:rPr>
        <w:t>The use of potent AOM</w:t>
      </w:r>
      <w:r w:rsidR="002F4313" w:rsidRPr="00AA6B20">
        <w:rPr>
          <w:sz w:val="22"/>
        </w:rPr>
        <w:t xml:space="preserve">s in an </w:t>
      </w:r>
      <w:r w:rsidR="00A9119A" w:rsidRPr="00AA6B20">
        <w:rPr>
          <w:sz w:val="22"/>
        </w:rPr>
        <w:t>IFR approach to risk assessment is in</w:t>
      </w:r>
      <w:r w:rsidR="00F34D09" w:rsidRPr="00AA6B20">
        <w:rPr>
          <w:sz w:val="22"/>
        </w:rPr>
        <w:t xml:space="preserve"> </w:t>
      </w:r>
      <w:r w:rsidR="00A9119A" w:rsidRPr="00AA6B20">
        <w:rPr>
          <w:sz w:val="22"/>
        </w:rPr>
        <w:t xml:space="preserve">line with </w:t>
      </w:r>
      <w:r w:rsidR="00833F34" w:rsidRPr="00AA6B20">
        <w:rPr>
          <w:sz w:val="22"/>
        </w:rPr>
        <w:t>treat</w:t>
      </w:r>
      <w:r w:rsidR="00A9119A" w:rsidRPr="00AA6B20">
        <w:rPr>
          <w:sz w:val="22"/>
        </w:rPr>
        <w:t>-</w:t>
      </w:r>
      <w:r w:rsidR="00833F34" w:rsidRPr="00AA6B20">
        <w:rPr>
          <w:sz w:val="22"/>
        </w:rPr>
        <w:t>to</w:t>
      </w:r>
      <w:r w:rsidR="00A9119A" w:rsidRPr="00AA6B20">
        <w:rPr>
          <w:sz w:val="22"/>
        </w:rPr>
        <w:t>-</w:t>
      </w:r>
      <w:r w:rsidR="00833F34" w:rsidRPr="00AA6B20">
        <w:rPr>
          <w:sz w:val="22"/>
        </w:rPr>
        <w:t xml:space="preserve">target </w:t>
      </w:r>
      <w:r w:rsidR="006B1177" w:rsidRPr="00AA6B20">
        <w:rPr>
          <w:sz w:val="22"/>
        </w:rPr>
        <w:t>strateg</w:t>
      </w:r>
      <w:r w:rsidR="00A9119A" w:rsidRPr="00AA6B20">
        <w:rPr>
          <w:sz w:val="22"/>
        </w:rPr>
        <w:t xml:space="preserve">ies recommending </w:t>
      </w:r>
      <w:r w:rsidR="00833F34" w:rsidRPr="00AA6B20">
        <w:rPr>
          <w:sz w:val="22"/>
        </w:rPr>
        <w:t xml:space="preserve">potent </w:t>
      </w:r>
      <w:r w:rsidR="00144F84" w:rsidRPr="00AA6B20">
        <w:rPr>
          <w:sz w:val="22"/>
        </w:rPr>
        <w:t>AOMs</w:t>
      </w:r>
      <w:r w:rsidR="007A647C" w:rsidRPr="00AA6B20">
        <w:rPr>
          <w:sz w:val="22"/>
        </w:rPr>
        <w:t xml:space="preserve"> </w:t>
      </w:r>
      <w:r w:rsidR="00A54126" w:rsidRPr="00AA6B20">
        <w:rPr>
          <w:sz w:val="22"/>
        </w:rPr>
        <w:t xml:space="preserve">used </w:t>
      </w:r>
      <w:r w:rsidR="007A647C" w:rsidRPr="00AA6B20">
        <w:rPr>
          <w:sz w:val="22"/>
        </w:rPr>
        <w:t>first</w:t>
      </w:r>
      <w:r w:rsidR="00833F34" w:rsidRPr="00AA6B20">
        <w:rPr>
          <w:sz w:val="22"/>
        </w:rPr>
        <w:t xml:space="preserve"> followed by maintenance therapy </w:t>
      </w:r>
      <w:r w:rsidR="007A647C" w:rsidRPr="00AA6B20">
        <w:rPr>
          <w:sz w:val="22"/>
        </w:rPr>
        <w:t>with bisphosphonates afterwards</w:t>
      </w:r>
      <w:r w:rsidR="00BA60B9" w:rsidRPr="00AA6B20">
        <w:rPr>
          <w:sz w:val="22"/>
        </w:rPr>
        <w:t xml:space="preserve"> </w:t>
      </w:r>
      <w:r w:rsidR="00B572F4" w:rsidRPr="00AA6B20">
        <w:rPr>
          <w:sz w:val="22"/>
        </w:rPr>
        <w:fldChar w:fldCharType="begin">
          <w:fldData xml:space="preserve">PEVuZE5vdGU+PENpdGU+PEF1dGhvcj5MZXdpZWNraTwvQXV0aG9yPjxZZWFyPjIwMTM8L1llYXI+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wvcGVyaW9kaWNhbD48cGFnZXM+OTQ2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zLTEw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zLTEwPC9wYWdlcz48dm9sdW1lPjMyPC92b2x1bWU+PG51bWJlcj4xPC9udW1iZXI+PGVk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My00NDwvcGFnZXM+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</w:fldData>
        </w:fldChar>
      </w:r>
      <w:r w:rsidR="004F4645">
        <w:rPr>
          <w:sz w:val="22"/>
        </w:rPr>
        <w:instrText xml:space="preserve"> ADDIN EN.CITE </w:instrText>
      </w:r>
      <w:r w:rsidR="004F4645">
        <w:rPr>
          <w:sz w:val="22"/>
        </w:rPr>
        <w:fldChar w:fldCharType="begin">
          <w:fldData xml:space="preserve">PEVuZE5vdGU+PENpdGU+PEF1dGhvcj5MZXdpZWNraTwvQXV0aG9yPjxZZWFyPjIwMTM8L1llYXI+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wvcGVyaW9kaWNhbD48cGFnZXM+OTQ2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zLTEw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zLTEwPC9wYWdlcz48dm9sdW1lPjMyPC92b2x1bWU+PG51bWJlcj4xPC9udW1iZXI+PGVk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cGFnZXM+My00NDwvcGFnZXM+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</w:fldData>
        </w:fldChar>
      </w:r>
      <w:r w:rsidR="004F4645">
        <w:rPr>
          <w:sz w:val="22"/>
        </w:rPr>
        <w:instrText xml:space="preserve"> ADDIN EN.CITE.DATA </w:instrText>
      </w:r>
      <w:r w:rsidR="004F4645">
        <w:rPr>
          <w:sz w:val="22"/>
        </w:rPr>
      </w:r>
      <w:r w:rsidR="004F4645">
        <w:rPr>
          <w:sz w:val="22"/>
        </w:rPr>
        <w:fldChar w:fldCharType="end"/>
      </w:r>
      <w:r w:rsidR="00B572F4" w:rsidRPr="00AA6B20">
        <w:rPr>
          <w:sz w:val="22"/>
        </w:rPr>
      </w:r>
      <w:r w:rsidR="00B572F4" w:rsidRPr="00AA6B20">
        <w:rPr>
          <w:sz w:val="22"/>
        </w:rPr>
        <w:fldChar w:fldCharType="separate"/>
      </w:r>
      <w:r w:rsidR="00D95280">
        <w:rPr>
          <w:noProof/>
          <w:sz w:val="22"/>
        </w:rPr>
        <w:t>[38-41]</w:t>
      </w:r>
      <w:r w:rsidR="00B572F4" w:rsidRPr="00AA6B20">
        <w:rPr>
          <w:sz w:val="22"/>
        </w:rPr>
        <w:fldChar w:fldCharType="end"/>
      </w:r>
      <w:r w:rsidR="00A9119A" w:rsidRPr="00AA6B20">
        <w:rPr>
          <w:sz w:val="22"/>
        </w:rPr>
        <w:t>.</w:t>
      </w:r>
      <w:r>
        <w:rPr>
          <w:sz w:val="22"/>
        </w:rPr>
        <w:t xml:space="preserve"> However, the route to </w:t>
      </w:r>
      <w:r w:rsidR="00F33FC3">
        <w:rPr>
          <w:sz w:val="22"/>
        </w:rPr>
        <w:t xml:space="preserve">the </w:t>
      </w:r>
      <w:r>
        <w:rPr>
          <w:sz w:val="22"/>
        </w:rPr>
        <w:t xml:space="preserve">incorporation of IFR in clinical assessment pathways, as opposed to </w:t>
      </w:r>
      <w:r w:rsidR="00F33FC3">
        <w:rPr>
          <w:sz w:val="22"/>
        </w:rPr>
        <w:t>its use</w:t>
      </w:r>
      <w:r>
        <w:rPr>
          <w:sz w:val="22"/>
        </w:rPr>
        <w:t xml:space="preserve"> in service planning, </w:t>
      </w:r>
      <w:r w:rsidR="00521882">
        <w:rPr>
          <w:sz w:val="22"/>
        </w:rPr>
        <w:t xml:space="preserve">is yet to be defined. </w:t>
      </w:r>
      <w:r>
        <w:rPr>
          <w:sz w:val="22"/>
        </w:rPr>
        <w:t xml:space="preserve">For example, </w:t>
      </w:r>
      <w:r w:rsidR="00521882">
        <w:rPr>
          <w:sz w:val="22"/>
        </w:rPr>
        <w:t>t</w:t>
      </w:r>
      <w:r w:rsidR="007A647C" w:rsidRPr="00AA6B20">
        <w:rPr>
          <w:sz w:val="22"/>
        </w:rPr>
        <w:t>he</w:t>
      </w:r>
      <w:r w:rsidR="00C3144A" w:rsidRPr="00AA6B20">
        <w:rPr>
          <w:sz w:val="22"/>
        </w:rPr>
        <w:t xml:space="preserve"> specific</w:t>
      </w:r>
      <w:r w:rsidR="00137AC4" w:rsidRPr="00AA6B20">
        <w:rPr>
          <w:sz w:val="22"/>
        </w:rPr>
        <w:t xml:space="preserve"> </w:t>
      </w:r>
      <w:r w:rsidR="007A647C" w:rsidRPr="00AA6B20">
        <w:rPr>
          <w:sz w:val="22"/>
        </w:rPr>
        <w:t xml:space="preserve">threshold </w:t>
      </w:r>
      <w:r w:rsidR="00AA6B20">
        <w:rPr>
          <w:sz w:val="22"/>
        </w:rPr>
        <w:t>required</w:t>
      </w:r>
      <w:r w:rsidR="00137AC4" w:rsidRPr="00AA6B20">
        <w:rPr>
          <w:sz w:val="22"/>
        </w:rPr>
        <w:t xml:space="preserve"> </w:t>
      </w:r>
      <w:r w:rsidR="00C3144A" w:rsidRPr="00AA6B20">
        <w:rPr>
          <w:sz w:val="22"/>
        </w:rPr>
        <w:t>for</w:t>
      </w:r>
      <w:r w:rsidR="00137AC4" w:rsidRPr="00AA6B20">
        <w:rPr>
          <w:sz w:val="22"/>
        </w:rPr>
        <w:t xml:space="preserve"> </w:t>
      </w:r>
      <w:r w:rsidR="003C22AD" w:rsidRPr="00AA6B20">
        <w:rPr>
          <w:sz w:val="22"/>
        </w:rPr>
        <w:t xml:space="preserve">a patient to be </w:t>
      </w:r>
      <w:r w:rsidR="007A647C" w:rsidRPr="00AA6B20">
        <w:rPr>
          <w:sz w:val="22"/>
        </w:rPr>
        <w:t>recommend</w:t>
      </w:r>
      <w:r w:rsidR="003C22AD" w:rsidRPr="00AA6B20">
        <w:rPr>
          <w:sz w:val="22"/>
        </w:rPr>
        <w:t>ed</w:t>
      </w:r>
      <w:r w:rsidR="007A647C" w:rsidRPr="00AA6B20">
        <w:rPr>
          <w:sz w:val="22"/>
        </w:rPr>
        <w:t xml:space="preserve"> </w:t>
      </w:r>
      <w:r w:rsidR="003B1A8A" w:rsidRPr="00AA6B20">
        <w:rPr>
          <w:sz w:val="22"/>
        </w:rPr>
        <w:t xml:space="preserve">potent </w:t>
      </w:r>
      <w:r w:rsidR="00BF3896" w:rsidRPr="00AA6B20">
        <w:rPr>
          <w:sz w:val="22"/>
        </w:rPr>
        <w:t>AOM</w:t>
      </w:r>
      <w:r w:rsidR="00AA6B20">
        <w:rPr>
          <w:sz w:val="22"/>
        </w:rPr>
        <w:t>s</w:t>
      </w:r>
      <w:r w:rsidR="007A647C" w:rsidRPr="00AA6B20">
        <w:rPr>
          <w:sz w:val="22"/>
        </w:rPr>
        <w:t xml:space="preserve"> </w:t>
      </w:r>
      <w:r w:rsidR="004A6B4D">
        <w:rPr>
          <w:sz w:val="22"/>
        </w:rPr>
        <w:t xml:space="preserve">might </w:t>
      </w:r>
      <w:r w:rsidR="00BF3896" w:rsidRPr="00AA6B20">
        <w:rPr>
          <w:sz w:val="22"/>
        </w:rPr>
        <w:t xml:space="preserve">be based on </w:t>
      </w:r>
      <w:r w:rsidR="00AA6B20">
        <w:rPr>
          <w:sz w:val="22"/>
        </w:rPr>
        <w:t>an</w:t>
      </w:r>
      <w:r w:rsidR="00BF3896" w:rsidRPr="00AA6B20">
        <w:rPr>
          <w:sz w:val="22"/>
        </w:rPr>
        <w:t xml:space="preserve"> </w:t>
      </w:r>
      <w:r w:rsidR="00AA6B20">
        <w:rPr>
          <w:sz w:val="22"/>
        </w:rPr>
        <w:t>IFR threshold</w:t>
      </w:r>
      <w:r w:rsidR="00567D01">
        <w:rPr>
          <w:sz w:val="22"/>
        </w:rPr>
        <w:t xml:space="preserve"> reached as well as </w:t>
      </w:r>
      <w:r w:rsidR="007A647C" w:rsidRPr="00AA6B20">
        <w:rPr>
          <w:sz w:val="22"/>
        </w:rPr>
        <w:t xml:space="preserve">age, gender, </w:t>
      </w:r>
      <w:r w:rsidR="00B85601" w:rsidRPr="00AA6B20">
        <w:rPr>
          <w:sz w:val="22"/>
        </w:rPr>
        <w:t>bone mineral density</w:t>
      </w:r>
      <w:r w:rsidR="00B85601">
        <w:rPr>
          <w:sz w:val="22"/>
        </w:rPr>
        <w:t xml:space="preserve">, </w:t>
      </w:r>
      <w:r w:rsidR="007A647C" w:rsidRPr="00AA6B20">
        <w:rPr>
          <w:sz w:val="22"/>
        </w:rPr>
        <w:t>fracture type</w:t>
      </w:r>
      <w:r w:rsidR="00567D01">
        <w:rPr>
          <w:sz w:val="22"/>
        </w:rPr>
        <w:t>, number</w:t>
      </w:r>
      <w:r w:rsidR="007A647C" w:rsidRPr="00AA6B20">
        <w:rPr>
          <w:sz w:val="22"/>
        </w:rPr>
        <w:t xml:space="preserve"> and recency. </w:t>
      </w:r>
      <w:r w:rsidR="00B85601">
        <w:rPr>
          <w:sz w:val="22"/>
        </w:rPr>
        <w:t>I</w:t>
      </w:r>
      <w:r w:rsidR="00345EA8" w:rsidRPr="00AA6B20">
        <w:rPr>
          <w:sz w:val="22"/>
        </w:rPr>
        <w:t xml:space="preserve">n certain </w:t>
      </w:r>
      <w:r w:rsidR="000867C7" w:rsidRPr="00AA6B20">
        <w:rPr>
          <w:sz w:val="22"/>
        </w:rPr>
        <w:t>situations,</w:t>
      </w:r>
      <w:r w:rsidR="00345EA8" w:rsidRPr="00AA6B20">
        <w:rPr>
          <w:sz w:val="22"/>
        </w:rPr>
        <w:t xml:space="preserve"> </w:t>
      </w:r>
      <w:r w:rsidR="00365310">
        <w:rPr>
          <w:sz w:val="22"/>
        </w:rPr>
        <w:t>the</w:t>
      </w:r>
      <w:r w:rsidR="007C3C64" w:rsidRPr="00AA6B20">
        <w:rPr>
          <w:sz w:val="22"/>
        </w:rPr>
        <w:t xml:space="preserve"> </w:t>
      </w:r>
      <w:r w:rsidR="00365310">
        <w:rPr>
          <w:sz w:val="22"/>
        </w:rPr>
        <w:t xml:space="preserve">skeletal </w:t>
      </w:r>
      <w:r w:rsidR="007C3C64" w:rsidRPr="00AA6B20">
        <w:rPr>
          <w:sz w:val="22"/>
        </w:rPr>
        <w:t xml:space="preserve">site </w:t>
      </w:r>
      <w:r w:rsidR="00F33FC3">
        <w:rPr>
          <w:sz w:val="22"/>
        </w:rPr>
        <w:t xml:space="preserve">of the fracture </w:t>
      </w:r>
      <w:r w:rsidR="007C3C64" w:rsidRPr="00AA6B20">
        <w:rPr>
          <w:sz w:val="22"/>
        </w:rPr>
        <w:t xml:space="preserve">and </w:t>
      </w:r>
      <w:r w:rsidR="00377F52" w:rsidRPr="00AA6B20">
        <w:rPr>
          <w:sz w:val="22"/>
        </w:rPr>
        <w:t xml:space="preserve">the </w:t>
      </w:r>
      <w:r w:rsidR="007C3C64" w:rsidRPr="00AA6B20">
        <w:rPr>
          <w:sz w:val="22"/>
        </w:rPr>
        <w:t>number of previous fracture</w:t>
      </w:r>
      <w:r w:rsidR="00137AC4" w:rsidRPr="00AA6B20">
        <w:rPr>
          <w:sz w:val="22"/>
        </w:rPr>
        <w:t>s</w:t>
      </w:r>
      <w:r w:rsidR="007C3C64" w:rsidRPr="00AA6B20">
        <w:rPr>
          <w:sz w:val="22"/>
        </w:rPr>
        <w:t xml:space="preserve"> </w:t>
      </w:r>
      <w:r w:rsidR="00137AC4" w:rsidRPr="00AA6B20">
        <w:rPr>
          <w:sz w:val="22"/>
        </w:rPr>
        <w:t>may suffice</w:t>
      </w:r>
      <w:r w:rsidR="00345EA8" w:rsidRPr="00AA6B20">
        <w:rPr>
          <w:sz w:val="22"/>
        </w:rPr>
        <w:t>.</w:t>
      </w:r>
      <w:r w:rsidR="00A9119A" w:rsidRPr="00AA6B20">
        <w:rPr>
          <w:sz w:val="22"/>
        </w:rPr>
        <w:t xml:space="preserve"> </w:t>
      </w:r>
      <w:r w:rsidR="001F7C7F">
        <w:rPr>
          <w:sz w:val="22"/>
        </w:rPr>
        <w:t>Alternative</w:t>
      </w:r>
      <w:r w:rsidR="00F33FC3">
        <w:rPr>
          <w:sz w:val="22"/>
        </w:rPr>
        <w:t>ly</w:t>
      </w:r>
      <w:r w:rsidR="001F7C7F">
        <w:rPr>
          <w:sz w:val="22"/>
        </w:rPr>
        <w:t>, s</w:t>
      </w:r>
      <w:r>
        <w:rPr>
          <w:sz w:val="22"/>
        </w:rPr>
        <w:t>ince IFR markedly influences FRAX 10 year fracture probability, a threshold based on a modified form of this metric might offer a further way forward.</w:t>
      </w:r>
    </w:p>
    <w:p w14:paraId="5B20455E" w14:textId="007C04F6" w:rsidR="00833F34" w:rsidRPr="00521882" w:rsidRDefault="00521882" w:rsidP="009C7FAA">
      <w:pPr>
        <w:rPr>
          <w:sz w:val="22"/>
        </w:rPr>
      </w:pPr>
      <w:r>
        <w:rPr>
          <w:sz w:val="22"/>
        </w:rPr>
        <w:t>T</w:t>
      </w:r>
      <w:r w:rsidR="007A647C" w:rsidRPr="00AA6B20">
        <w:rPr>
          <w:sz w:val="22"/>
        </w:rPr>
        <w:t xml:space="preserve">here are many </w:t>
      </w:r>
      <w:r w:rsidR="00F33FC3">
        <w:rPr>
          <w:sz w:val="22"/>
        </w:rPr>
        <w:t xml:space="preserve">apparent </w:t>
      </w:r>
      <w:r w:rsidR="007A647C" w:rsidRPr="00AA6B20">
        <w:rPr>
          <w:sz w:val="22"/>
        </w:rPr>
        <w:t xml:space="preserve">challenges of implementing an IFR approach </w:t>
      </w:r>
      <w:r w:rsidR="00B85601">
        <w:rPr>
          <w:sz w:val="22"/>
        </w:rPr>
        <w:t>for</w:t>
      </w:r>
      <w:r w:rsidR="007A647C" w:rsidRPr="00AA6B20">
        <w:rPr>
          <w:sz w:val="22"/>
        </w:rPr>
        <w:t xml:space="preserve"> </w:t>
      </w:r>
      <w:r w:rsidR="003C22AD" w:rsidRPr="00AA6B20">
        <w:rPr>
          <w:sz w:val="22"/>
        </w:rPr>
        <w:t xml:space="preserve">UK </w:t>
      </w:r>
      <w:r w:rsidR="00C3144A" w:rsidRPr="00AA6B20">
        <w:rPr>
          <w:sz w:val="22"/>
        </w:rPr>
        <w:t>FLS</w:t>
      </w:r>
      <w:r w:rsidR="00EE2832">
        <w:rPr>
          <w:sz w:val="22"/>
        </w:rPr>
        <w:t>s</w:t>
      </w:r>
      <w:r w:rsidR="00C3144A" w:rsidRPr="00AA6B20">
        <w:rPr>
          <w:sz w:val="22"/>
        </w:rPr>
        <w:t>. F</w:t>
      </w:r>
      <w:r w:rsidR="007A647C" w:rsidRPr="00AA6B20">
        <w:rPr>
          <w:sz w:val="22"/>
        </w:rPr>
        <w:t>o</w:t>
      </w:r>
      <w:r w:rsidR="00C3144A" w:rsidRPr="00AA6B20">
        <w:rPr>
          <w:sz w:val="22"/>
        </w:rPr>
        <w:t xml:space="preserve">r </w:t>
      </w:r>
      <w:r w:rsidR="004A6B4D">
        <w:rPr>
          <w:sz w:val="22"/>
        </w:rPr>
        <w:t>it to be</w:t>
      </w:r>
      <w:r w:rsidR="0094232A" w:rsidRPr="00AA6B20">
        <w:rPr>
          <w:sz w:val="22"/>
        </w:rPr>
        <w:t xml:space="preserve"> effective</w:t>
      </w:r>
      <w:r w:rsidR="007A647C" w:rsidRPr="00AA6B20">
        <w:rPr>
          <w:sz w:val="22"/>
        </w:rPr>
        <w:t>, eligible patients need to be identified, investigated</w:t>
      </w:r>
      <w:r w:rsidR="00B85601">
        <w:rPr>
          <w:sz w:val="22"/>
        </w:rPr>
        <w:t xml:space="preserve">, </w:t>
      </w:r>
      <w:r w:rsidR="007A647C" w:rsidRPr="00AA6B20">
        <w:rPr>
          <w:sz w:val="22"/>
        </w:rPr>
        <w:t xml:space="preserve"> initiated </w:t>
      </w:r>
      <w:r w:rsidR="00B85601">
        <w:rPr>
          <w:sz w:val="22"/>
        </w:rPr>
        <w:t xml:space="preserve">and adhering to AOM </w:t>
      </w:r>
      <w:r w:rsidR="007A647C" w:rsidRPr="00AA6B20">
        <w:rPr>
          <w:sz w:val="22"/>
        </w:rPr>
        <w:t xml:space="preserve">soon after the index fracture. Results from </w:t>
      </w:r>
      <w:r w:rsidR="006B1177" w:rsidRPr="00AA6B20">
        <w:rPr>
          <w:sz w:val="22"/>
        </w:rPr>
        <w:t xml:space="preserve">the </w:t>
      </w:r>
      <w:r w:rsidR="00567D01">
        <w:rPr>
          <w:sz w:val="22"/>
        </w:rPr>
        <w:t xml:space="preserve">2017 </w:t>
      </w:r>
      <w:r w:rsidR="006B1177" w:rsidRPr="00AA6B20">
        <w:rPr>
          <w:sz w:val="22"/>
        </w:rPr>
        <w:t xml:space="preserve">UK </w:t>
      </w:r>
      <w:r w:rsidR="007A647C" w:rsidRPr="00AA6B20">
        <w:rPr>
          <w:sz w:val="22"/>
        </w:rPr>
        <w:t>national audit of FLSs demonstrate</w:t>
      </w:r>
      <w:r w:rsidR="00567D01">
        <w:rPr>
          <w:sz w:val="22"/>
        </w:rPr>
        <w:t>d</w:t>
      </w:r>
      <w:r w:rsidR="007A647C" w:rsidRPr="00AA6B20">
        <w:rPr>
          <w:sz w:val="22"/>
        </w:rPr>
        <w:t xml:space="preserve"> that</w:t>
      </w:r>
      <w:r w:rsidR="008213E6">
        <w:rPr>
          <w:sz w:val="22"/>
        </w:rPr>
        <w:t xml:space="preserve"> only 6% of submitted patients h</w:t>
      </w:r>
      <w:r w:rsidR="00F33FC3">
        <w:rPr>
          <w:sz w:val="22"/>
        </w:rPr>
        <w:t>ad a sentinal</w:t>
      </w:r>
      <w:r w:rsidR="008213E6">
        <w:rPr>
          <w:sz w:val="22"/>
        </w:rPr>
        <w:t xml:space="preserve"> vertebral fracture, </w:t>
      </w:r>
      <w:r w:rsidR="007A647C" w:rsidRPr="00AA6B20">
        <w:rPr>
          <w:sz w:val="22"/>
        </w:rPr>
        <w:t xml:space="preserve"> </w:t>
      </w:r>
      <w:r w:rsidR="00567D01">
        <w:rPr>
          <w:sz w:val="22"/>
        </w:rPr>
        <w:t>41</w:t>
      </w:r>
      <w:r w:rsidR="007A647C" w:rsidRPr="00AA6B20">
        <w:rPr>
          <w:sz w:val="22"/>
        </w:rPr>
        <w:t xml:space="preserve">% of patients </w:t>
      </w:r>
      <w:r w:rsidR="00C3144A" w:rsidRPr="00AA6B20">
        <w:rPr>
          <w:sz w:val="22"/>
        </w:rPr>
        <w:t xml:space="preserve">were </w:t>
      </w:r>
      <w:r w:rsidR="007A647C" w:rsidRPr="00AA6B20">
        <w:rPr>
          <w:sz w:val="22"/>
        </w:rPr>
        <w:t xml:space="preserve">monitored within 16 weeks of index fracture, </w:t>
      </w:r>
      <w:r w:rsidR="00C94A39">
        <w:rPr>
          <w:sz w:val="22"/>
        </w:rPr>
        <w:t xml:space="preserve">and </w:t>
      </w:r>
      <w:r w:rsidR="00567D01">
        <w:rPr>
          <w:sz w:val="22"/>
        </w:rPr>
        <w:t>31</w:t>
      </w:r>
      <w:r w:rsidR="007A647C" w:rsidRPr="00AA6B20">
        <w:rPr>
          <w:sz w:val="22"/>
        </w:rPr>
        <w:t>% had initiated therapy</w:t>
      </w:r>
      <w:r w:rsidR="00C3144A" w:rsidRPr="00AA6B20">
        <w:rPr>
          <w:sz w:val="22"/>
        </w:rPr>
        <w:fldChar w:fldCharType="begin"/>
      </w:r>
      <w:r w:rsidR="00D44193">
        <w:rPr>
          <w:sz w:val="22"/>
        </w:rPr>
        <w:instrText xml:space="preserve"> ADDIN EN.CITE &lt;EndNote&gt;&lt;Cite&gt;&lt;Author&gt;Boulton&lt;/Author&gt;&lt;Year&gt;2017 &lt;/Year&gt;&lt;RecNum&gt;19954&lt;/RecNum&gt;&lt;DisplayText&gt;[5]&lt;/DisplayText&gt;&lt;record&gt;&lt;rec-number&gt;19954&lt;/rec-number&gt;&lt;foreign-keys&gt;&lt;key app="EN" db-id="tstst92tixf921ea0raxfz0zper2w0s2r09a" timestamp="1493401729"&gt;19954&lt;/key&gt;&lt;/foreign-keys&gt;&lt;ref-type name="Government Document"&gt;46&lt;/ref-type&gt;&lt;contributors&gt;&lt;authors&gt;&lt;author&gt;Boulton, C.&lt;/author&gt;&lt;author&gt;Gallagher, C. &lt;/author&gt;&lt;author&gt;Rai, S.&lt;/author&gt;&lt;author&gt;Tsang, C. &lt;/author&gt;&lt;author&gt;Vasilakis, N&lt;/author&gt;&lt;author&gt;Javaid, M .K.&lt;/author&gt;&lt;/authors&gt;&lt;secondary-authors&gt;&lt;author&gt;Falls and Fragility Fracture Audit Programme&lt;/author&gt;&lt;/secondary-authors&gt;&lt;/contributors&gt;&lt;titles&gt;&lt;title&gt;Royal College of Physicians. Fracture Liaison Service Database (FLS-DB) clinical audit. FLS forward: Identifying high-quality care in the NHS for secondary fracture prevention&lt;/title&gt;&lt;/titles&gt;&lt;pages&gt;1-70&lt;/pages&gt;&lt;dates&gt;&lt;year&gt;2017 &lt;/year&gt;&lt;/dates&gt;&lt;pub-location&gt;London&lt;/pub-location&gt;&lt;publisher&gt;Royal Collge of Physicians&lt;/publisher&gt;&lt;urls&gt;&lt;related-urls&gt;&lt;url&gt;http://www.fffap.org.uk/fls/flsweb.nsf/fls_rep_2017.pdf&lt;/url&gt;&lt;/related-urls&gt;&lt;/urls&gt;&lt;/record&gt;&lt;/Cite&gt;&lt;/EndNote&gt;</w:instrText>
      </w:r>
      <w:r w:rsidR="00C3144A" w:rsidRPr="00AA6B20">
        <w:rPr>
          <w:sz w:val="22"/>
        </w:rPr>
        <w:fldChar w:fldCharType="separate"/>
      </w:r>
      <w:r w:rsidR="00AA6B20" w:rsidRPr="00AA6B20">
        <w:rPr>
          <w:noProof/>
          <w:sz w:val="22"/>
        </w:rPr>
        <w:t>[5]</w:t>
      </w:r>
      <w:r w:rsidR="00C3144A" w:rsidRPr="00AA6B20">
        <w:rPr>
          <w:sz w:val="22"/>
        </w:rPr>
        <w:fldChar w:fldCharType="end"/>
      </w:r>
      <w:r w:rsidR="007A647C" w:rsidRPr="00AA6B20">
        <w:rPr>
          <w:sz w:val="22"/>
        </w:rPr>
        <w:t xml:space="preserve">. </w:t>
      </w:r>
      <w:r w:rsidR="008213E6">
        <w:rPr>
          <w:sz w:val="22"/>
        </w:rPr>
        <w:t>Improving detection of vertebral fractures is likely to require integration with radiology systems</w:t>
      </w:r>
      <w:r w:rsidR="005258D2">
        <w:rPr>
          <w:sz w:val="22"/>
        </w:rPr>
        <w:fldChar w:fldCharType="begin">
          <w:fldData xml:space="preserve">PEVuZE5vdGU+PENpdGU+PEF1dGhvcj5CbGFpbjwvQXV0aG9yPjxZZWFyPjIwMTY8L1llYXI+PFJl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</w:fldData>
        </w:fldChar>
      </w:r>
      <w:r w:rsidR="00D95280">
        <w:rPr>
          <w:sz w:val="22"/>
        </w:rPr>
        <w:instrText xml:space="preserve"> ADDIN EN.CITE </w:instrText>
      </w:r>
      <w:r w:rsidR="00D95280">
        <w:rPr>
          <w:sz w:val="22"/>
        </w:rPr>
        <w:fldChar w:fldCharType="begin">
          <w:fldData xml:space="preserve">PEVuZE5vdGU+PENpdGU+PEF1dGhvcj5CbGFpbjwvQXV0aG9yPjxZZWFyPjIwMTY8L1llYXI+PFJl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</w:fldData>
        </w:fldChar>
      </w:r>
      <w:r w:rsidR="00D95280">
        <w:rPr>
          <w:sz w:val="22"/>
        </w:rPr>
        <w:instrText xml:space="preserve"> ADDIN EN.CITE.DATA </w:instrText>
      </w:r>
      <w:r w:rsidR="00D95280">
        <w:rPr>
          <w:sz w:val="22"/>
        </w:rPr>
      </w:r>
      <w:r w:rsidR="00D95280">
        <w:rPr>
          <w:sz w:val="22"/>
        </w:rPr>
        <w:fldChar w:fldCharType="end"/>
      </w:r>
      <w:r w:rsidR="005258D2">
        <w:rPr>
          <w:sz w:val="22"/>
        </w:rPr>
      </w:r>
      <w:r w:rsidR="005258D2">
        <w:rPr>
          <w:sz w:val="22"/>
        </w:rPr>
        <w:fldChar w:fldCharType="separate"/>
      </w:r>
      <w:r w:rsidR="00D95280">
        <w:rPr>
          <w:noProof/>
          <w:sz w:val="22"/>
        </w:rPr>
        <w:t>[42]</w:t>
      </w:r>
      <w:r w:rsidR="005258D2">
        <w:rPr>
          <w:sz w:val="22"/>
        </w:rPr>
        <w:fldChar w:fldCharType="end"/>
      </w:r>
      <w:r w:rsidR="008213E6">
        <w:rPr>
          <w:sz w:val="22"/>
        </w:rPr>
        <w:t>; r</w:t>
      </w:r>
      <w:r w:rsidR="002F4313" w:rsidRPr="00AA6B20">
        <w:rPr>
          <w:sz w:val="22"/>
        </w:rPr>
        <w:t xml:space="preserve">educing the time to treatment </w:t>
      </w:r>
      <w:r w:rsidR="00B85601">
        <w:rPr>
          <w:sz w:val="22"/>
        </w:rPr>
        <w:t>is likely to</w:t>
      </w:r>
      <w:r w:rsidR="00EE2832">
        <w:rPr>
          <w:sz w:val="22"/>
        </w:rPr>
        <w:t xml:space="preserve"> </w:t>
      </w:r>
      <w:r w:rsidR="00F33FC3">
        <w:rPr>
          <w:sz w:val="22"/>
        </w:rPr>
        <w:t xml:space="preserve">need </w:t>
      </w:r>
      <w:r w:rsidR="007A647C" w:rsidRPr="00AA6B20">
        <w:rPr>
          <w:sz w:val="22"/>
        </w:rPr>
        <w:t>integrat</w:t>
      </w:r>
      <w:r w:rsidR="003B1A8A" w:rsidRPr="00AA6B20">
        <w:rPr>
          <w:sz w:val="22"/>
        </w:rPr>
        <w:t xml:space="preserve">ion of FLS </w:t>
      </w:r>
      <w:r w:rsidR="00137AC4" w:rsidRPr="00AA6B20">
        <w:rPr>
          <w:sz w:val="22"/>
        </w:rPr>
        <w:t>directly into existing</w:t>
      </w:r>
      <w:r w:rsidR="00C3144A" w:rsidRPr="00AA6B20">
        <w:rPr>
          <w:sz w:val="22"/>
        </w:rPr>
        <w:t xml:space="preserve"> orthopaedic pathway</w:t>
      </w:r>
      <w:r w:rsidR="006B1177" w:rsidRPr="00AA6B20">
        <w:rPr>
          <w:sz w:val="22"/>
        </w:rPr>
        <w:t>s</w:t>
      </w:r>
      <w:r w:rsidR="00C3144A" w:rsidRPr="00AA6B20">
        <w:rPr>
          <w:sz w:val="22"/>
        </w:rPr>
        <w:t>, minimis</w:t>
      </w:r>
      <w:r w:rsidR="0098615E" w:rsidRPr="00AA6B20">
        <w:rPr>
          <w:sz w:val="22"/>
        </w:rPr>
        <w:t>ing additional clinical workup</w:t>
      </w:r>
      <w:r w:rsidR="004C3161">
        <w:rPr>
          <w:sz w:val="22"/>
        </w:rPr>
        <w:fldChar w:fldCharType="begin">
          <w:fldData xml:space="preserve">PEVuZE5vdGU+PENpdGU+PEF1dGhvcj5TZW5heTwvQXV0aG9yPjxZZWFyPjIwMTY8L1llYXI+PFJl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M0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</w:fldData>
        </w:fldChar>
      </w:r>
      <w:r w:rsidR="004C3161">
        <w:rPr>
          <w:sz w:val="22"/>
        </w:rPr>
        <w:instrText xml:space="preserve"> ADDIN EN.CITE </w:instrText>
      </w:r>
      <w:r w:rsidR="004C3161">
        <w:rPr>
          <w:sz w:val="22"/>
        </w:rPr>
        <w:fldChar w:fldCharType="begin">
          <w:fldData xml:space="preserve">PEVuZE5vdGU+PENpdGU+PEF1dGhvcj5TZW5heTwvQXV0aG9yPjxZZWFyPjIwMTY8L1llYXI+PFJl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M0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</w:fldData>
        </w:fldChar>
      </w:r>
      <w:r w:rsidR="004C3161">
        <w:rPr>
          <w:sz w:val="22"/>
        </w:rPr>
        <w:instrText xml:space="preserve"> ADDIN EN.CITE.DATA </w:instrText>
      </w:r>
      <w:r w:rsidR="004C3161">
        <w:rPr>
          <w:sz w:val="22"/>
        </w:rPr>
      </w:r>
      <w:r w:rsidR="004C3161">
        <w:rPr>
          <w:sz w:val="22"/>
        </w:rPr>
        <w:fldChar w:fldCharType="end"/>
      </w:r>
      <w:r w:rsidR="004C3161">
        <w:rPr>
          <w:sz w:val="22"/>
        </w:rPr>
      </w:r>
      <w:r w:rsidR="004C3161">
        <w:rPr>
          <w:sz w:val="22"/>
        </w:rPr>
        <w:fldChar w:fldCharType="separate"/>
      </w:r>
      <w:r w:rsidR="004C3161">
        <w:rPr>
          <w:noProof/>
          <w:sz w:val="22"/>
        </w:rPr>
        <w:t>[43]</w:t>
      </w:r>
      <w:r w:rsidR="004C3161">
        <w:rPr>
          <w:sz w:val="22"/>
        </w:rPr>
        <w:fldChar w:fldCharType="end"/>
      </w:r>
      <w:r w:rsidR="0098615E" w:rsidRPr="00AA6B20">
        <w:rPr>
          <w:sz w:val="22"/>
        </w:rPr>
        <w:t xml:space="preserve">. </w:t>
      </w:r>
      <w:r w:rsidR="00476F6D">
        <w:rPr>
          <w:sz w:val="22"/>
        </w:rPr>
        <w:t>While the benefits of potent AOMs in the setting of a recent fracture have not been formally tested, subgroup analys</w:t>
      </w:r>
      <w:r w:rsidR="00F33FC3">
        <w:rPr>
          <w:sz w:val="22"/>
        </w:rPr>
        <w:t>e</w:t>
      </w:r>
      <w:r w:rsidR="00476F6D">
        <w:rPr>
          <w:sz w:val="22"/>
        </w:rPr>
        <w:t>s from studies stratified by recency of fracture have been encouraging</w:t>
      </w:r>
      <w:r w:rsidR="00476F6D">
        <w:rPr>
          <w:sz w:val="22"/>
        </w:rPr>
        <w:fldChar w:fldCharType="begin">
          <w:fldData xml:space="preserve">PEVuZE5vdGU+PENpdGU+PEF1dGhvcj5HZXVzZW5zPC9BdXRob3I+PFllYXI+MjAxODwvWWVhcj48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lZGl0aW9uPjIwMTgvMDEvMTM8L2VkaXRpb24+PGtl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</w:fldData>
        </w:fldChar>
      </w:r>
      <w:r w:rsidR="004F4645">
        <w:rPr>
          <w:sz w:val="22"/>
        </w:rPr>
        <w:instrText xml:space="preserve"> ADDIN EN.CITE </w:instrText>
      </w:r>
      <w:r w:rsidR="004F4645">
        <w:rPr>
          <w:sz w:val="22"/>
        </w:rPr>
        <w:fldChar w:fldCharType="begin">
          <w:fldData xml:space="preserve">PEVuZE5vdGU+PENpdGU+PEF1dGhvcj5HZXVzZW5zPC9BdXRob3I+PFllYXI+MjAxODwvWWVhcj48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lZGl0aW9uPjIwMTgvMDEvMTM8L2VkaXRpb24+PGtl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</w:fldData>
        </w:fldChar>
      </w:r>
      <w:r w:rsidR="004F4645">
        <w:rPr>
          <w:sz w:val="22"/>
        </w:rPr>
        <w:instrText xml:space="preserve"> ADDIN EN.CITE.DATA </w:instrText>
      </w:r>
      <w:r w:rsidR="004F4645">
        <w:rPr>
          <w:sz w:val="22"/>
        </w:rPr>
      </w:r>
      <w:r w:rsidR="004F4645">
        <w:rPr>
          <w:sz w:val="22"/>
        </w:rPr>
        <w:fldChar w:fldCharType="end"/>
      </w:r>
      <w:r w:rsidR="00476F6D">
        <w:rPr>
          <w:sz w:val="22"/>
        </w:rPr>
      </w:r>
      <w:r w:rsidR="00476F6D">
        <w:rPr>
          <w:sz w:val="22"/>
        </w:rPr>
        <w:fldChar w:fldCharType="separate"/>
      </w:r>
      <w:r w:rsidR="009B0FD9">
        <w:rPr>
          <w:noProof/>
          <w:sz w:val="22"/>
        </w:rPr>
        <w:t>[34, 44]</w:t>
      </w:r>
      <w:r w:rsidR="00476F6D">
        <w:rPr>
          <w:sz w:val="22"/>
        </w:rPr>
        <w:fldChar w:fldCharType="end"/>
      </w:r>
      <w:r w:rsidR="00476F6D">
        <w:rPr>
          <w:sz w:val="22"/>
        </w:rPr>
        <w:t xml:space="preserve">. </w:t>
      </w:r>
      <w:r w:rsidR="004C3161">
        <w:rPr>
          <w:sz w:val="22"/>
        </w:rPr>
        <w:t>Further</w:t>
      </w:r>
      <w:r w:rsidR="00F33FC3">
        <w:rPr>
          <w:sz w:val="22"/>
        </w:rPr>
        <w:t>,</w:t>
      </w:r>
      <w:r w:rsidR="004C3161">
        <w:rPr>
          <w:sz w:val="22"/>
        </w:rPr>
        <w:t xml:space="preserve"> there are no comparative data with intravenous bisphosphonates and the potent AOMs listed above. </w:t>
      </w:r>
      <w:r w:rsidR="00137AC4" w:rsidRPr="00AA6B20">
        <w:rPr>
          <w:sz w:val="22"/>
        </w:rPr>
        <w:t xml:space="preserve">The </w:t>
      </w:r>
      <w:r w:rsidR="007C3C64" w:rsidRPr="00AA6B20">
        <w:rPr>
          <w:sz w:val="22"/>
        </w:rPr>
        <w:t xml:space="preserve">data </w:t>
      </w:r>
      <w:r w:rsidR="003B1A8A" w:rsidRPr="00AA6B20">
        <w:rPr>
          <w:sz w:val="22"/>
        </w:rPr>
        <w:t>informing</w:t>
      </w:r>
      <w:r w:rsidR="00137AC4" w:rsidRPr="00AA6B20">
        <w:rPr>
          <w:sz w:val="22"/>
        </w:rPr>
        <w:t xml:space="preserve"> </w:t>
      </w:r>
      <w:r w:rsidR="00C94A39" w:rsidRPr="00AA6B20">
        <w:rPr>
          <w:sz w:val="22"/>
        </w:rPr>
        <w:t xml:space="preserve">IFR </w:t>
      </w:r>
      <w:r w:rsidR="00DB2B90" w:rsidRPr="00AA6B20">
        <w:rPr>
          <w:sz w:val="22"/>
        </w:rPr>
        <w:t xml:space="preserve">calculations and potential benefits </w:t>
      </w:r>
      <w:r w:rsidR="007C3C64" w:rsidRPr="00AA6B20">
        <w:rPr>
          <w:sz w:val="22"/>
        </w:rPr>
        <w:t xml:space="preserve">mainly come from non-UK sources, where fracture </w:t>
      </w:r>
      <w:r w:rsidR="002F4313" w:rsidRPr="00AA6B20">
        <w:rPr>
          <w:sz w:val="22"/>
        </w:rPr>
        <w:t xml:space="preserve">risk </w:t>
      </w:r>
      <w:r w:rsidR="00567D01">
        <w:rPr>
          <w:sz w:val="22"/>
        </w:rPr>
        <w:t xml:space="preserve">may </w:t>
      </w:r>
      <w:r w:rsidR="007C3C64" w:rsidRPr="00AA6B20">
        <w:rPr>
          <w:sz w:val="22"/>
        </w:rPr>
        <w:t>diffe</w:t>
      </w:r>
      <w:r w:rsidR="00567D01">
        <w:rPr>
          <w:sz w:val="22"/>
        </w:rPr>
        <w:t>r</w:t>
      </w:r>
      <w:r w:rsidR="007C3C64" w:rsidRPr="00AA6B20">
        <w:rPr>
          <w:sz w:val="22"/>
        </w:rPr>
        <w:t xml:space="preserve"> due to genetic and environment</w:t>
      </w:r>
      <w:r w:rsidR="00377F52" w:rsidRPr="00AA6B20">
        <w:rPr>
          <w:sz w:val="22"/>
        </w:rPr>
        <w:t>al</w:t>
      </w:r>
      <w:r w:rsidR="007C3C64" w:rsidRPr="00AA6B20">
        <w:rPr>
          <w:sz w:val="22"/>
        </w:rPr>
        <w:t xml:space="preserve"> factors. </w:t>
      </w:r>
      <w:r w:rsidR="009C7FAA" w:rsidRPr="00AA6B20">
        <w:rPr>
          <w:sz w:val="22"/>
        </w:rPr>
        <w:t>The</w:t>
      </w:r>
      <w:r w:rsidR="009C7FAA">
        <w:rPr>
          <w:sz w:val="22"/>
        </w:rPr>
        <w:t xml:space="preserve"> </w:t>
      </w:r>
      <w:r w:rsidR="009C7FAA" w:rsidRPr="00AA6B20">
        <w:rPr>
          <w:sz w:val="22"/>
        </w:rPr>
        <w:t xml:space="preserve">benefits </w:t>
      </w:r>
      <w:r w:rsidR="009C7FAA">
        <w:rPr>
          <w:sz w:val="22"/>
        </w:rPr>
        <w:t>n</w:t>
      </w:r>
      <w:r w:rsidR="009C7FAA" w:rsidRPr="00AA6B20">
        <w:rPr>
          <w:sz w:val="22"/>
        </w:rPr>
        <w:t>eed to be weighed against costs, potential side-effects and the ability</w:t>
      </w:r>
      <w:r w:rsidR="009C7FAA">
        <w:rPr>
          <w:sz w:val="22"/>
        </w:rPr>
        <w:t xml:space="preserve"> of the NHS</w:t>
      </w:r>
      <w:r w:rsidR="009C7FAA" w:rsidRPr="00AA6B20">
        <w:rPr>
          <w:sz w:val="22"/>
        </w:rPr>
        <w:t xml:space="preserve"> to rapidly identify, investigate and initiate therapy in the real</w:t>
      </w:r>
      <w:r w:rsidR="009C7FAA">
        <w:rPr>
          <w:sz w:val="22"/>
        </w:rPr>
        <w:t>-</w:t>
      </w:r>
      <w:r w:rsidR="009C7FAA" w:rsidRPr="00AA6B20">
        <w:rPr>
          <w:sz w:val="22"/>
        </w:rPr>
        <w:t xml:space="preserve">world setting. </w:t>
      </w:r>
      <w:r w:rsidR="0098615E" w:rsidRPr="00AA6B20">
        <w:rPr>
          <w:sz w:val="22"/>
        </w:rPr>
        <w:t xml:space="preserve">From a payer perspective, </w:t>
      </w:r>
      <w:r w:rsidR="00833F34" w:rsidRPr="00AA6B20">
        <w:rPr>
          <w:sz w:val="22"/>
        </w:rPr>
        <w:t xml:space="preserve">work </w:t>
      </w:r>
      <w:r w:rsidR="00833F34" w:rsidRPr="00AA6B20">
        <w:rPr>
          <w:sz w:val="22"/>
        </w:rPr>
        <w:lastRenderedPageBreak/>
        <w:t>is</w:t>
      </w:r>
      <w:r w:rsidR="00345EA8" w:rsidRPr="00AA6B20">
        <w:rPr>
          <w:sz w:val="22"/>
        </w:rPr>
        <w:t xml:space="preserve"> urgently</w:t>
      </w:r>
      <w:r w:rsidR="00833F34" w:rsidRPr="00AA6B20">
        <w:rPr>
          <w:sz w:val="22"/>
        </w:rPr>
        <w:t xml:space="preserve"> need</w:t>
      </w:r>
      <w:r w:rsidR="00345EA8" w:rsidRPr="00AA6B20">
        <w:rPr>
          <w:sz w:val="22"/>
        </w:rPr>
        <w:t>ed</w:t>
      </w:r>
      <w:r w:rsidR="00833F34" w:rsidRPr="00AA6B20">
        <w:rPr>
          <w:sz w:val="22"/>
        </w:rPr>
        <w:t xml:space="preserve"> to simulate the </w:t>
      </w:r>
      <w:r w:rsidR="006B1177" w:rsidRPr="00AA6B20">
        <w:rPr>
          <w:sz w:val="22"/>
        </w:rPr>
        <w:t xml:space="preserve">impacts of incorporating an IFR approach </w:t>
      </w:r>
      <w:r w:rsidR="004A6B4D">
        <w:rPr>
          <w:sz w:val="22"/>
        </w:rPr>
        <w:t>in</w:t>
      </w:r>
      <w:r w:rsidR="006B1177" w:rsidRPr="00AA6B20">
        <w:rPr>
          <w:sz w:val="22"/>
        </w:rPr>
        <w:t xml:space="preserve">to secondary fracture prevention on the </w:t>
      </w:r>
      <w:r w:rsidR="00833F34" w:rsidRPr="00AA6B20">
        <w:rPr>
          <w:sz w:val="22"/>
        </w:rPr>
        <w:t xml:space="preserve">clinical and </w:t>
      </w:r>
      <w:r w:rsidR="006B1177" w:rsidRPr="00AA6B20">
        <w:rPr>
          <w:sz w:val="22"/>
        </w:rPr>
        <w:t xml:space="preserve">cost-effectiveness of the intervention </w:t>
      </w:r>
      <w:r w:rsidR="00345EA8" w:rsidRPr="00AA6B20">
        <w:rPr>
          <w:sz w:val="22"/>
        </w:rPr>
        <w:t>in a real-world</w:t>
      </w:r>
      <w:r w:rsidR="00833F34" w:rsidRPr="00AA6B20">
        <w:rPr>
          <w:sz w:val="22"/>
        </w:rPr>
        <w:t xml:space="preserve"> FLS population, </w:t>
      </w:r>
      <w:r w:rsidR="00BF3896" w:rsidRPr="00AA6B20">
        <w:rPr>
          <w:sz w:val="22"/>
        </w:rPr>
        <w:t>considering</w:t>
      </w:r>
      <w:r w:rsidR="00833F34" w:rsidRPr="00AA6B20">
        <w:rPr>
          <w:sz w:val="22"/>
        </w:rPr>
        <w:t xml:space="preserve"> differences in age, gender, fracture site and type of </w:t>
      </w:r>
      <w:r w:rsidR="00647AD7">
        <w:rPr>
          <w:sz w:val="22"/>
        </w:rPr>
        <w:t>AOM</w:t>
      </w:r>
      <w:r w:rsidR="00DC50E9">
        <w:rPr>
          <w:sz w:val="22"/>
        </w:rPr>
        <w:t xml:space="preserve"> administered</w:t>
      </w:r>
      <w:r w:rsidR="00647AD7">
        <w:rPr>
          <w:sz w:val="22"/>
        </w:rPr>
        <w:t>.</w:t>
      </w:r>
      <w:r w:rsidR="00833F34" w:rsidRPr="00AA6B20">
        <w:rPr>
          <w:sz w:val="22"/>
        </w:rPr>
        <w:t xml:space="preserve"> </w:t>
      </w:r>
      <w:r w:rsidR="0098615E" w:rsidRPr="00AA6B20">
        <w:rPr>
          <w:sz w:val="22"/>
        </w:rPr>
        <w:t xml:space="preserve">This is particularly relevant </w:t>
      </w:r>
      <w:r w:rsidR="00F33FC3">
        <w:rPr>
          <w:sz w:val="22"/>
        </w:rPr>
        <w:t xml:space="preserve">for </w:t>
      </w:r>
      <w:r w:rsidR="00137AC4" w:rsidRPr="00AA6B20">
        <w:rPr>
          <w:sz w:val="22"/>
        </w:rPr>
        <w:t>FLS</w:t>
      </w:r>
      <w:r w:rsidR="00F33FC3">
        <w:rPr>
          <w:sz w:val="22"/>
        </w:rPr>
        <w:t>s</w:t>
      </w:r>
      <w:r w:rsidR="00137AC4" w:rsidRPr="00AA6B20">
        <w:rPr>
          <w:sz w:val="22"/>
        </w:rPr>
        <w:t>, wh</w:t>
      </w:r>
      <w:r w:rsidR="006B1177" w:rsidRPr="00AA6B20">
        <w:rPr>
          <w:sz w:val="22"/>
        </w:rPr>
        <w:t>ose</w:t>
      </w:r>
      <w:r w:rsidR="00137AC4" w:rsidRPr="00AA6B20">
        <w:rPr>
          <w:sz w:val="22"/>
        </w:rPr>
        <w:t xml:space="preserve"> current </w:t>
      </w:r>
      <w:r w:rsidR="006B1177" w:rsidRPr="00AA6B20">
        <w:rPr>
          <w:sz w:val="22"/>
        </w:rPr>
        <w:t xml:space="preserve">benefits </w:t>
      </w:r>
      <w:r w:rsidR="00386EB7" w:rsidRPr="00AA6B20">
        <w:rPr>
          <w:sz w:val="22"/>
        </w:rPr>
        <w:t xml:space="preserve">are </w:t>
      </w:r>
      <w:r w:rsidR="004A6B4D">
        <w:rPr>
          <w:sz w:val="22"/>
        </w:rPr>
        <w:t xml:space="preserve">usually </w:t>
      </w:r>
      <w:r w:rsidR="00137AC4" w:rsidRPr="00AA6B20">
        <w:rPr>
          <w:sz w:val="22"/>
        </w:rPr>
        <w:t>calculat</w:t>
      </w:r>
      <w:r w:rsidR="00386EB7" w:rsidRPr="00AA6B20">
        <w:rPr>
          <w:sz w:val="22"/>
        </w:rPr>
        <w:t>ed</w:t>
      </w:r>
      <w:r w:rsidR="00137AC4" w:rsidRPr="00AA6B20">
        <w:rPr>
          <w:sz w:val="22"/>
        </w:rPr>
        <w:t xml:space="preserve"> based on </w:t>
      </w:r>
      <w:r w:rsidR="00386EB7" w:rsidRPr="00AA6B20">
        <w:rPr>
          <w:sz w:val="22"/>
        </w:rPr>
        <w:t xml:space="preserve">a uniform interpolation of fracture risk </w:t>
      </w:r>
      <w:r w:rsidR="001F7C7F">
        <w:rPr>
          <w:sz w:val="22"/>
        </w:rPr>
        <w:t>using</w:t>
      </w:r>
      <w:r w:rsidR="00386EB7" w:rsidRPr="00AA6B20">
        <w:rPr>
          <w:sz w:val="22"/>
        </w:rPr>
        <w:t xml:space="preserve"> 10</w:t>
      </w:r>
      <w:r w:rsidR="002F4313" w:rsidRPr="00AA6B20">
        <w:rPr>
          <w:sz w:val="22"/>
        </w:rPr>
        <w:t>-</w:t>
      </w:r>
      <w:r w:rsidR="00386EB7" w:rsidRPr="00AA6B20">
        <w:rPr>
          <w:sz w:val="22"/>
        </w:rPr>
        <w:t xml:space="preserve">year values and </w:t>
      </w:r>
      <w:r w:rsidR="00137AC4" w:rsidRPr="00AA6B20">
        <w:rPr>
          <w:sz w:val="22"/>
        </w:rPr>
        <w:t xml:space="preserve">generic alendronate. </w:t>
      </w:r>
      <w:r w:rsidR="00C94B81">
        <w:rPr>
          <w:sz w:val="22"/>
        </w:rPr>
        <w:t xml:space="preserve">Consideration of prior fracture </w:t>
      </w:r>
      <w:r w:rsidR="00DC50E9">
        <w:rPr>
          <w:sz w:val="22"/>
        </w:rPr>
        <w:t xml:space="preserve">location and </w:t>
      </w:r>
      <w:r w:rsidR="00C94B81">
        <w:rPr>
          <w:sz w:val="22"/>
        </w:rPr>
        <w:t xml:space="preserve">recency in </w:t>
      </w:r>
      <w:r w:rsidR="00C94B81" w:rsidRPr="00521882">
        <w:rPr>
          <w:sz w:val="22"/>
        </w:rPr>
        <w:t>future versions</w:t>
      </w:r>
      <w:r w:rsidR="002F4313" w:rsidRPr="00521882">
        <w:rPr>
          <w:sz w:val="22"/>
        </w:rPr>
        <w:t xml:space="preserve"> of FRAX</w:t>
      </w:r>
      <w:r w:rsidR="00C94B81" w:rsidRPr="00521882">
        <w:rPr>
          <w:sz w:val="22"/>
        </w:rPr>
        <w:t xml:space="preserve"> may thus offer a further opportunity</w:t>
      </w:r>
      <w:r w:rsidR="002F4313" w:rsidRPr="00521882">
        <w:rPr>
          <w:sz w:val="22"/>
        </w:rPr>
        <w:t xml:space="preserve"> to </w:t>
      </w:r>
      <w:r w:rsidR="00C94B81" w:rsidRPr="00521882">
        <w:rPr>
          <w:sz w:val="22"/>
        </w:rPr>
        <w:t>assess these impacts</w:t>
      </w:r>
      <w:r w:rsidR="00D03F36">
        <w:rPr>
          <w:sz w:val="22"/>
        </w:rPr>
        <w:t>, especially given the global priority for establishing the benefits for sustainable resourcing of effective FLSs</w:t>
      </w:r>
      <w:r w:rsidR="00D03F36">
        <w:rPr>
          <w:sz w:val="22"/>
        </w:rPr>
        <w:fldChar w:fldCharType="begin">
          <w:fldData xml:space="preserve">PEVuZE5vdGU+PENpdGU+PEF1dGhvcj5CbGFpbjwvQXV0aG9yPjxZZWFyPjIwMTY8L1llYXI+PFJl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</w:fldData>
        </w:fldChar>
      </w:r>
      <w:r w:rsidR="00D95280">
        <w:rPr>
          <w:sz w:val="22"/>
        </w:rPr>
        <w:instrText xml:space="preserve"> ADDIN EN.CITE </w:instrText>
      </w:r>
      <w:r w:rsidR="00D95280">
        <w:rPr>
          <w:sz w:val="22"/>
        </w:rPr>
        <w:fldChar w:fldCharType="begin">
          <w:fldData xml:space="preserve">PEVuZE5vdGU+PENpdGU+PEF1dGhvcj5CbGFpbjwvQXV0aG9yPjxZZWFyPjIwMTY8L1llYXI+PFJl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</w:fldData>
        </w:fldChar>
      </w:r>
      <w:r w:rsidR="00D95280">
        <w:rPr>
          <w:sz w:val="22"/>
        </w:rPr>
        <w:instrText xml:space="preserve"> ADDIN EN.CITE.DATA </w:instrText>
      </w:r>
      <w:r w:rsidR="00D95280">
        <w:rPr>
          <w:sz w:val="22"/>
        </w:rPr>
      </w:r>
      <w:r w:rsidR="00D95280">
        <w:rPr>
          <w:sz w:val="22"/>
        </w:rPr>
        <w:fldChar w:fldCharType="end"/>
      </w:r>
      <w:r w:rsidR="00D03F36">
        <w:rPr>
          <w:sz w:val="22"/>
        </w:rPr>
      </w:r>
      <w:r w:rsidR="00D03F36">
        <w:rPr>
          <w:sz w:val="22"/>
        </w:rPr>
        <w:fldChar w:fldCharType="separate"/>
      </w:r>
      <w:r w:rsidR="00D95280">
        <w:rPr>
          <w:noProof/>
          <w:sz w:val="22"/>
        </w:rPr>
        <w:t>[42]</w:t>
      </w:r>
      <w:r w:rsidR="00D03F36">
        <w:rPr>
          <w:sz w:val="22"/>
        </w:rPr>
        <w:fldChar w:fldCharType="end"/>
      </w:r>
      <w:r w:rsidR="00D03F36">
        <w:rPr>
          <w:sz w:val="22"/>
        </w:rPr>
        <w:t xml:space="preserve">. </w:t>
      </w:r>
    </w:p>
    <w:p w14:paraId="0B26C95A" w14:textId="67B42BEE" w:rsidR="002339FB" w:rsidRDefault="009C7FAA" w:rsidP="003B1A8A">
      <w:pPr>
        <w:rPr>
          <w:sz w:val="22"/>
        </w:rPr>
      </w:pPr>
      <w:r>
        <w:rPr>
          <w:sz w:val="22"/>
        </w:rPr>
        <w:t xml:space="preserve">In summary, we recommend the </w:t>
      </w:r>
      <w:r w:rsidR="00047D52" w:rsidRPr="00521882">
        <w:rPr>
          <w:sz w:val="22"/>
        </w:rPr>
        <w:t>IFR approach</w:t>
      </w:r>
      <w:r w:rsidR="00562378" w:rsidRPr="00521882">
        <w:rPr>
          <w:sz w:val="22"/>
        </w:rPr>
        <w:t xml:space="preserve"> </w:t>
      </w:r>
      <w:r w:rsidR="00A4617A">
        <w:rPr>
          <w:sz w:val="22"/>
        </w:rPr>
        <w:t xml:space="preserve">to </w:t>
      </w:r>
      <w:r w:rsidR="00562378" w:rsidRPr="00521882">
        <w:rPr>
          <w:sz w:val="22"/>
        </w:rPr>
        <w:t>address</w:t>
      </w:r>
      <w:r w:rsidR="00A4617A">
        <w:rPr>
          <w:sz w:val="22"/>
        </w:rPr>
        <w:t xml:space="preserve"> the</w:t>
      </w:r>
      <w:r w:rsidR="00562378" w:rsidRPr="00521882">
        <w:rPr>
          <w:sz w:val="22"/>
        </w:rPr>
        <w:t xml:space="preserve"> need</w:t>
      </w:r>
      <w:r w:rsidR="00B85601" w:rsidRPr="00521882">
        <w:rPr>
          <w:sz w:val="22"/>
        </w:rPr>
        <w:t xml:space="preserve"> for accurate estimation</w:t>
      </w:r>
      <w:r w:rsidR="00B85601">
        <w:rPr>
          <w:sz w:val="22"/>
        </w:rPr>
        <w:t xml:space="preserve"> of the expected number of fractures prevented </w:t>
      </w:r>
      <w:r w:rsidR="00B85601" w:rsidRPr="00AA6B20">
        <w:rPr>
          <w:sz w:val="22"/>
        </w:rPr>
        <w:t>in the FLS settin</w:t>
      </w:r>
      <w:r w:rsidR="00B85601">
        <w:rPr>
          <w:sz w:val="22"/>
        </w:rPr>
        <w:t>g</w:t>
      </w:r>
      <w:r w:rsidR="007C3C64" w:rsidRPr="00AA6B20">
        <w:rPr>
          <w:sz w:val="22"/>
        </w:rPr>
        <w:t xml:space="preserve"> and </w:t>
      </w:r>
      <w:r w:rsidR="00A4617A">
        <w:rPr>
          <w:sz w:val="22"/>
        </w:rPr>
        <w:t xml:space="preserve">guide </w:t>
      </w:r>
      <w:r w:rsidR="00137AC4" w:rsidRPr="00AA6B20">
        <w:rPr>
          <w:sz w:val="22"/>
        </w:rPr>
        <w:t>recommendation</w:t>
      </w:r>
      <w:r w:rsidR="007C3C64" w:rsidRPr="00AA6B20">
        <w:rPr>
          <w:sz w:val="22"/>
        </w:rPr>
        <w:t xml:space="preserve"> </w:t>
      </w:r>
      <w:r w:rsidR="00047D52" w:rsidRPr="00AA6B20">
        <w:rPr>
          <w:sz w:val="22"/>
        </w:rPr>
        <w:t xml:space="preserve">of </w:t>
      </w:r>
      <w:r w:rsidR="007C3C64" w:rsidRPr="00AA6B20">
        <w:rPr>
          <w:sz w:val="22"/>
        </w:rPr>
        <w:t>specific</w:t>
      </w:r>
      <w:r w:rsidR="00EC74BB" w:rsidRPr="00AA6B20">
        <w:rPr>
          <w:sz w:val="22"/>
        </w:rPr>
        <w:t>,</w:t>
      </w:r>
      <w:r w:rsidR="007C3C64" w:rsidRPr="00AA6B20">
        <w:rPr>
          <w:sz w:val="22"/>
        </w:rPr>
        <w:t xml:space="preserve"> </w:t>
      </w:r>
      <w:r w:rsidR="002F4313" w:rsidRPr="00AA6B20">
        <w:rPr>
          <w:sz w:val="22"/>
        </w:rPr>
        <w:t xml:space="preserve">potent </w:t>
      </w:r>
      <w:r w:rsidR="00047D52" w:rsidRPr="00AA6B20">
        <w:rPr>
          <w:sz w:val="22"/>
        </w:rPr>
        <w:t>AOMs</w:t>
      </w:r>
      <w:r w:rsidR="00694405" w:rsidRPr="00AA6B20">
        <w:rPr>
          <w:sz w:val="22"/>
        </w:rPr>
        <w:t xml:space="preserve"> that demonstrate a rapi</w:t>
      </w:r>
      <w:r w:rsidR="00047D52" w:rsidRPr="00AA6B20">
        <w:rPr>
          <w:sz w:val="22"/>
        </w:rPr>
        <w:t xml:space="preserve">d onset of fracture </w:t>
      </w:r>
      <w:r w:rsidR="00137AC4" w:rsidRPr="00AA6B20">
        <w:rPr>
          <w:sz w:val="22"/>
        </w:rPr>
        <w:t>protection</w:t>
      </w:r>
      <w:r w:rsidR="00B85601">
        <w:rPr>
          <w:sz w:val="22"/>
        </w:rPr>
        <w:t xml:space="preserve"> and superiority over oral bisphosphonates</w:t>
      </w:r>
      <w:r w:rsidR="00137AC4" w:rsidRPr="00AA6B20">
        <w:rPr>
          <w:sz w:val="22"/>
        </w:rPr>
        <w:t>.</w:t>
      </w:r>
      <w:r w:rsidR="00047D52" w:rsidRPr="00AA6B20">
        <w:rPr>
          <w:sz w:val="22"/>
        </w:rPr>
        <w:t xml:space="preserve"> </w:t>
      </w:r>
    </w:p>
    <w:p w14:paraId="313C4E68" w14:textId="77777777" w:rsidR="002339FB" w:rsidRDefault="002339FB" w:rsidP="003B1A8A">
      <w:pPr>
        <w:rPr>
          <w:sz w:val="22"/>
        </w:rPr>
      </w:pPr>
    </w:p>
    <w:p w14:paraId="29BB294D" w14:textId="77777777" w:rsidR="00982E4F" w:rsidRDefault="00982E4F" w:rsidP="00982E4F">
      <w:pPr>
        <w:rPr>
          <w:sz w:val="22"/>
        </w:rPr>
      </w:pPr>
      <w:r>
        <w:rPr>
          <w:sz w:val="22"/>
        </w:rPr>
        <w:t>Disclosure of potential conflicts of interests</w:t>
      </w:r>
    </w:p>
    <w:p w14:paraId="0C2C45D1" w14:textId="32902BED" w:rsidR="00982E4F" w:rsidRPr="00476F6D" w:rsidRDefault="00982E4F" w:rsidP="00476F6D">
      <w:pPr>
        <w:rPr>
          <w:iCs/>
          <w:sz w:val="22"/>
        </w:rPr>
      </w:pPr>
      <w:r w:rsidRPr="00662ED2">
        <w:rPr>
          <w:iCs/>
          <w:sz w:val="22"/>
        </w:rPr>
        <w:t>The concept for this paper arose from a meeting that was funded by UCB Pharma, with no further funding provided.</w:t>
      </w:r>
      <w:r>
        <w:rPr>
          <w:iCs/>
          <w:sz w:val="22"/>
        </w:rPr>
        <w:t xml:space="preserve"> </w:t>
      </w:r>
      <w:r w:rsidRPr="00662ED2">
        <w:rPr>
          <w:iCs/>
          <w:sz w:val="22"/>
        </w:rPr>
        <w:t>M Charokopou, E Toth</w:t>
      </w:r>
      <w:r>
        <w:rPr>
          <w:iCs/>
          <w:sz w:val="22"/>
        </w:rPr>
        <w:t xml:space="preserve">, </w:t>
      </w:r>
      <w:r w:rsidRPr="00662ED2">
        <w:rPr>
          <w:iCs/>
          <w:sz w:val="22"/>
        </w:rPr>
        <w:t>K Donnelly</w:t>
      </w:r>
      <w:r>
        <w:rPr>
          <w:iCs/>
          <w:sz w:val="22"/>
        </w:rPr>
        <w:t xml:space="preserve"> and </w:t>
      </w:r>
      <w:r w:rsidRPr="00662ED2">
        <w:rPr>
          <w:iCs/>
          <w:sz w:val="22"/>
        </w:rPr>
        <w:t>C Libanati</w:t>
      </w:r>
      <w:r>
        <w:rPr>
          <w:iCs/>
          <w:sz w:val="22"/>
        </w:rPr>
        <w:t xml:space="preserve"> are employees of UCB. Outside of the submitted work: </w:t>
      </w:r>
      <w:r>
        <w:rPr>
          <w:sz w:val="22"/>
        </w:rPr>
        <w:t xml:space="preserve">MK Javaid has received research grants and speaker honorarium from UCB, Lilly UK and Amgen; R Pinedo-Villanueva has been co-applicant in research grants from Amgen; C Cooper </w:t>
      </w:r>
      <w:r w:rsidRPr="00051536">
        <w:rPr>
          <w:sz w:val="22"/>
        </w:rPr>
        <w:t>has received lecture fees and honoraria from Amgen, Danone, Eli Lilly, GSK, Medtronic, Merck, Nestlé, Novartis, Pfizer, Roche, Servier, Shire, Takeda and UCB</w:t>
      </w:r>
      <w:r>
        <w:rPr>
          <w:sz w:val="22"/>
        </w:rPr>
        <w:t>; D Prieto-Alhambra has received research grants from Servier, Amgen and UCB and his department has received speaker and consultancy fees from Amgen and UCB respectively.</w:t>
      </w:r>
    </w:p>
    <w:p w14:paraId="628C3C6D" w14:textId="314A04D2" w:rsidR="00753524" w:rsidRDefault="00753524">
      <w:pPr>
        <w:spacing w:after="0" w:line="240" w:lineRule="auto"/>
        <w:ind w:left="0"/>
        <w:rPr>
          <w:sz w:val="22"/>
        </w:rPr>
      </w:pPr>
      <w:r>
        <w:rPr>
          <w:sz w:val="22"/>
        </w:rPr>
        <w:br w:type="page"/>
      </w:r>
    </w:p>
    <w:p w14:paraId="43EA35AC" w14:textId="77777777" w:rsidR="002F4313" w:rsidRPr="00AA6B20" w:rsidRDefault="002F4313">
      <w:pPr>
        <w:spacing w:after="0" w:line="240" w:lineRule="auto"/>
        <w:ind w:left="0"/>
        <w:rPr>
          <w:sz w:val="22"/>
        </w:rPr>
      </w:pPr>
    </w:p>
    <w:p w14:paraId="7A2C516A" w14:textId="77777777" w:rsidR="002F4313" w:rsidRPr="00AA6B20" w:rsidRDefault="002F4313">
      <w:pPr>
        <w:spacing w:after="0" w:line="240" w:lineRule="auto"/>
        <w:ind w:left="0"/>
        <w:rPr>
          <w:sz w:val="22"/>
        </w:rPr>
      </w:pPr>
    </w:p>
    <w:p w14:paraId="7117BC37" w14:textId="77777777" w:rsidR="00271A5E" w:rsidRPr="00271A5E" w:rsidRDefault="00271A5E" w:rsidP="00271A5E">
      <w:pPr>
        <w:rPr>
          <w:sz w:val="22"/>
        </w:rPr>
      </w:pPr>
      <w:r w:rsidRPr="00271A5E">
        <w:rPr>
          <w:sz w:val="22"/>
        </w:rPr>
        <w:t>References</w:t>
      </w:r>
    </w:p>
    <w:p w14:paraId="369C7428" w14:textId="77777777" w:rsidR="00271A5E" w:rsidRPr="00271A5E" w:rsidRDefault="00271A5E" w:rsidP="00271A5E">
      <w:pPr>
        <w:rPr>
          <w:sz w:val="22"/>
        </w:rPr>
      </w:pPr>
      <w:r w:rsidRPr="00271A5E">
        <w:rPr>
          <w:sz w:val="22"/>
        </w:rPr>
        <w:t>1.</w:t>
      </w:r>
      <w:r w:rsidRPr="00271A5E">
        <w:rPr>
          <w:sz w:val="22"/>
        </w:rPr>
        <w:tab/>
        <w:t xml:space="preserve">Kanis J, McCloskey E, Harvey NC, Javaid MK, Borgstrom F (2018) Broken Bones, Broken Lives: A roadmap to solve the fragility fracture crisis in the United Kingdom.  Broken Bone, Broken Lives:. International Osteoporosis Foundation, http://share.iofbonehealth.org/EU-6-Material/Reports/IOF_report_UK.pdf, pp 1-19 </w:t>
      </w:r>
    </w:p>
    <w:p w14:paraId="2B20E4D8" w14:textId="77777777" w:rsidR="00271A5E" w:rsidRPr="00271A5E" w:rsidRDefault="00271A5E" w:rsidP="00271A5E">
      <w:pPr>
        <w:rPr>
          <w:sz w:val="22"/>
        </w:rPr>
      </w:pPr>
      <w:r w:rsidRPr="00271A5E">
        <w:rPr>
          <w:sz w:val="22"/>
        </w:rPr>
        <w:t>2.</w:t>
      </w:r>
      <w:r w:rsidRPr="00271A5E">
        <w:rPr>
          <w:sz w:val="22"/>
        </w:rPr>
        <w:tab/>
        <w:t>Klotzbuecher CM, Ross PD, Landsman PB, Abbott TA, 3rd, Berger M (2000) Patients with prior fractures have an increased risk of future fractures: a summary of the literature and statistical synthesis. J Bone Miner Res 15:721-739</w:t>
      </w:r>
    </w:p>
    <w:p w14:paraId="27F802CB" w14:textId="77777777" w:rsidR="00271A5E" w:rsidRPr="00271A5E" w:rsidRDefault="00271A5E" w:rsidP="00271A5E">
      <w:pPr>
        <w:rPr>
          <w:sz w:val="22"/>
        </w:rPr>
      </w:pPr>
      <w:r w:rsidRPr="00271A5E">
        <w:rPr>
          <w:sz w:val="22"/>
        </w:rPr>
        <w:t>3.</w:t>
      </w:r>
      <w:r w:rsidRPr="00271A5E">
        <w:rPr>
          <w:sz w:val="22"/>
        </w:rPr>
        <w:tab/>
        <w:t>Marsh D, Akesson K, Beaton DE, Bogoch ER, Boonen S, Brandi ML, McLellan AR, Mitchell PJ, Sale JE, Wahl DA (2011) Coordinator-based systems for secondary prevention in fragility fracture patients. Osteoporos Int 22:2051-2065</w:t>
      </w:r>
    </w:p>
    <w:p w14:paraId="708FF4CB" w14:textId="77777777" w:rsidR="00271A5E" w:rsidRPr="00271A5E" w:rsidRDefault="00271A5E" w:rsidP="00271A5E">
      <w:pPr>
        <w:rPr>
          <w:sz w:val="22"/>
        </w:rPr>
      </w:pPr>
      <w:r w:rsidRPr="00271A5E">
        <w:rPr>
          <w:sz w:val="22"/>
        </w:rPr>
        <w:t>4.</w:t>
      </w:r>
      <w:r w:rsidRPr="00271A5E">
        <w:rPr>
          <w:sz w:val="22"/>
        </w:rPr>
        <w:tab/>
        <w:t>Klop C, Gibson-Smith D, Elders PJ, Welsing PM, Leufkens HG, Harvey NC, Bijlsma JW, van Staa TP, de Vries F (2015) Anti-osteoporosis drug prescribing after hip fracture in the UK: 2000-2010. Osteoporos Int 26:1919-1928</w:t>
      </w:r>
    </w:p>
    <w:p w14:paraId="5DAF01C9" w14:textId="77777777" w:rsidR="00271A5E" w:rsidRPr="00271A5E" w:rsidRDefault="00271A5E" w:rsidP="00271A5E">
      <w:pPr>
        <w:rPr>
          <w:sz w:val="22"/>
        </w:rPr>
      </w:pPr>
      <w:r w:rsidRPr="00271A5E">
        <w:rPr>
          <w:sz w:val="22"/>
        </w:rPr>
        <w:t>5.</w:t>
      </w:r>
      <w:r w:rsidRPr="00271A5E">
        <w:rPr>
          <w:sz w:val="22"/>
        </w:rPr>
        <w:tab/>
        <w:t>Boulton C, Gallagher C, Rai S, Tsang C, Vasilakis N, Javaid MK (2017 ) Royal College of Physicians. Fracture Liaison Service Database (FLS-DB) clinical audit. FLS forward: Identifying high-quality care in the NHS for secondary fracture prevention. In Programme FaFFA (ed). Royal Collge of Physicians, London, pp 1-70</w:t>
      </w:r>
    </w:p>
    <w:p w14:paraId="1DE4678B" w14:textId="77777777" w:rsidR="00271A5E" w:rsidRPr="00271A5E" w:rsidRDefault="00271A5E" w:rsidP="00271A5E">
      <w:pPr>
        <w:rPr>
          <w:sz w:val="22"/>
        </w:rPr>
      </w:pPr>
      <w:r w:rsidRPr="00271A5E">
        <w:rPr>
          <w:sz w:val="22"/>
        </w:rPr>
        <w:t>6.</w:t>
      </w:r>
      <w:r w:rsidRPr="00271A5E">
        <w:rPr>
          <w:sz w:val="22"/>
        </w:rPr>
        <w:tab/>
        <w:t>Javaid MK, Boulton C, Gallagher C, Judge A, Vasilakis N (2017) Fracture Liaison Service Database (FLS-DB) annual report: Leading FLS improvement: secondary fracture prevention in the NHS. In Programme FaFFA (ed). Healthcare Quality Improvement Partnership, London</w:t>
      </w:r>
    </w:p>
    <w:p w14:paraId="5E650C12" w14:textId="77777777" w:rsidR="00271A5E" w:rsidRPr="00271A5E" w:rsidRDefault="00271A5E" w:rsidP="00271A5E">
      <w:pPr>
        <w:rPr>
          <w:sz w:val="22"/>
        </w:rPr>
      </w:pPr>
      <w:r w:rsidRPr="00271A5E">
        <w:rPr>
          <w:sz w:val="22"/>
        </w:rPr>
        <w:t>7.</w:t>
      </w:r>
      <w:r w:rsidRPr="00271A5E">
        <w:rPr>
          <w:sz w:val="22"/>
        </w:rPr>
        <w:tab/>
        <w:t>Akesson K, Marsh D, Mitchell PJ, McLellan AR, Stenmark J, Pierroz DD, Kyer C, Cooper C (2013) Capture the Fracture: a Best Practice Framework and global campaign to break the fragility fracture cycle. Osteoporos Int 24:2135-2152</w:t>
      </w:r>
    </w:p>
    <w:p w14:paraId="658D00CE" w14:textId="79DE64EA" w:rsidR="00271A5E" w:rsidRPr="00271A5E" w:rsidRDefault="00271A5E" w:rsidP="00271A5E">
      <w:pPr>
        <w:rPr>
          <w:sz w:val="22"/>
        </w:rPr>
      </w:pPr>
      <w:r w:rsidRPr="00271A5E">
        <w:rPr>
          <w:sz w:val="22"/>
        </w:rPr>
        <w:t>8.</w:t>
      </w:r>
      <w:r w:rsidRPr="00271A5E">
        <w:rPr>
          <w:sz w:val="22"/>
        </w:rPr>
        <w:tab/>
        <w:t xml:space="preserve">Javaid MK, Kyer C, Mitchell PJ, et al. (2015) Effective secondary fracture prevention: implementation of a global benchmarking of clinical quality using the IOF Capture the Fracture(R) Best Practice Framework tool. Osteoporosis </w:t>
      </w:r>
      <w:r>
        <w:rPr>
          <w:sz w:val="22"/>
        </w:rPr>
        <w:t xml:space="preserve">Int </w:t>
      </w:r>
      <w:r w:rsidRPr="00271A5E">
        <w:rPr>
          <w:sz w:val="22"/>
        </w:rPr>
        <w:t>26:2573-2578</w:t>
      </w:r>
    </w:p>
    <w:p w14:paraId="6D64B8BF" w14:textId="77777777" w:rsidR="00271A5E" w:rsidRPr="00271A5E" w:rsidRDefault="00271A5E" w:rsidP="00271A5E">
      <w:pPr>
        <w:rPr>
          <w:sz w:val="22"/>
        </w:rPr>
      </w:pPr>
      <w:r w:rsidRPr="00271A5E">
        <w:rPr>
          <w:sz w:val="22"/>
        </w:rPr>
        <w:t>9.</w:t>
      </w:r>
      <w:r w:rsidRPr="00271A5E">
        <w:rPr>
          <w:sz w:val="22"/>
        </w:rPr>
        <w:tab/>
        <w:t xml:space="preserve">Eisman JA, Bogoch ER, Dell R, Harrington JT, McKinney RE, Jr., McLellan A, Mitchell PJ, Silverman S, Singleton R, Siris E (2012) Making the first fracture the last fracture: ASBMR task force report on secondary fracture prevention. J Bone Miner Res </w:t>
      </w:r>
    </w:p>
    <w:p w14:paraId="4C107664" w14:textId="77777777" w:rsidR="00271A5E" w:rsidRPr="00271A5E" w:rsidRDefault="00271A5E" w:rsidP="00271A5E">
      <w:pPr>
        <w:rPr>
          <w:sz w:val="22"/>
        </w:rPr>
      </w:pPr>
      <w:r w:rsidRPr="00271A5E">
        <w:rPr>
          <w:sz w:val="22"/>
        </w:rPr>
        <w:lastRenderedPageBreak/>
        <w:t>10.</w:t>
      </w:r>
      <w:r w:rsidRPr="00271A5E">
        <w:rPr>
          <w:sz w:val="22"/>
        </w:rPr>
        <w:tab/>
        <w:t>Lems WF, Dreinhofer KE, Bischoff-Ferrari H, et al. (2017) EULAR/EFORT recommendations for management of patients older than 50 years with a fragility fracture and prevention of subsequent fractures. Ann Rheum Dis 76:802-810</w:t>
      </w:r>
    </w:p>
    <w:p w14:paraId="2E9AAFAC" w14:textId="77777777" w:rsidR="00271A5E" w:rsidRPr="00271A5E" w:rsidRDefault="00271A5E" w:rsidP="00271A5E">
      <w:pPr>
        <w:rPr>
          <w:sz w:val="22"/>
        </w:rPr>
      </w:pPr>
      <w:r w:rsidRPr="00271A5E">
        <w:rPr>
          <w:sz w:val="22"/>
        </w:rPr>
        <w:t>11.</w:t>
      </w:r>
      <w:r w:rsidRPr="00271A5E">
        <w:rPr>
          <w:sz w:val="22"/>
        </w:rPr>
        <w:tab/>
        <w:t>Geusens P, Eisman JA, Singer A, Van Den Berg J (2019) Fracture Liaison Service. In Bilezikian JP (ed) Primer in the Metabolic Bone Diseases and Disorders of Mineral Metabolism. John Wiley &amp; Sons INc, pp 405-411</w:t>
      </w:r>
    </w:p>
    <w:p w14:paraId="7F522F0D" w14:textId="57B3F97E" w:rsidR="00271A5E" w:rsidRPr="00271A5E" w:rsidRDefault="00271A5E" w:rsidP="00271A5E">
      <w:pPr>
        <w:rPr>
          <w:sz w:val="22"/>
        </w:rPr>
      </w:pPr>
      <w:r w:rsidRPr="00271A5E">
        <w:rPr>
          <w:sz w:val="22"/>
        </w:rPr>
        <w:t>12.</w:t>
      </w:r>
      <w:r w:rsidRPr="00271A5E">
        <w:rPr>
          <w:sz w:val="22"/>
        </w:rPr>
        <w:tab/>
        <w:t xml:space="preserve">Kanis JA, Johnell O, Oden A, Johansson H, McCloskey E (2008) FRAX and the assessment of fracture probability in men and women from the UK. Osteoporosis </w:t>
      </w:r>
      <w:r>
        <w:rPr>
          <w:sz w:val="22"/>
        </w:rPr>
        <w:t xml:space="preserve">Int </w:t>
      </w:r>
      <w:r w:rsidRPr="00271A5E">
        <w:rPr>
          <w:sz w:val="22"/>
        </w:rPr>
        <w:t>19:385-397</w:t>
      </w:r>
    </w:p>
    <w:p w14:paraId="0EE3F033" w14:textId="77777777" w:rsidR="00271A5E" w:rsidRPr="00271A5E" w:rsidRDefault="00271A5E" w:rsidP="00271A5E">
      <w:pPr>
        <w:rPr>
          <w:sz w:val="22"/>
        </w:rPr>
      </w:pPr>
      <w:r w:rsidRPr="00271A5E">
        <w:rPr>
          <w:sz w:val="22"/>
        </w:rPr>
        <w:t>13.</w:t>
      </w:r>
      <w:r w:rsidRPr="00271A5E">
        <w:rPr>
          <w:sz w:val="22"/>
        </w:rPr>
        <w:tab/>
        <w:t>Kanis JA, Johnell O, De Laet C, et al. (2004) A meta-analysis of previous fracture and subsequent fracture risk. Bone 35:375-382</w:t>
      </w:r>
    </w:p>
    <w:p w14:paraId="59828C59" w14:textId="77777777" w:rsidR="00271A5E" w:rsidRPr="00271A5E" w:rsidRDefault="00271A5E" w:rsidP="00271A5E">
      <w:pPr>
        <w:rPr>
          <w:sz w:val="22"/>
        </w:rPr>
      </w:pPr>
      <w:r w:rsidRPr="00271A5E">
        <w:rPr>
          <w:sz w:val="22"/>
        </w:rPr>
        <w:t>14.</w:t>
      </w:r>
      <w:r w:rsidRPr="00271A5E">
        <w:rPr>
          <w:sz w:val="22"/>
        </w:rPr>
        <w:tab/>
        <w:t>Collins GS, Mallett S, Altman DG (2011) Predicting risk of osteoporotic and hip fracture in the United Kingdom: prospective independent and external validation of QFractureScores. BMJ 342:d3651-d3651</w:t>
      </w:r>
    </w:p>
    <w:p w14:paraId="004F188A" w14:textId="77777777" w:rsidR="00271A5E" w:rsidRPr="00271A5E" w:rsidRDefault="00271A5E" w:rsidP="00271A5E">
      <w:pPr>
        <w:rPr>
          <w:sz w:val="22"/>
        </w:rPr>
      </w:pPr>
      <w:r w:rsidRPr="00271A5E">
        <w:rPr>
          <w:sz w:val="22"/>
        </w:rPr>
        <w:t>15.</w:t>
      </w:r>
      <w:r w:rsidRPr="00271A5E">
        <w:rPr>
          <w:sz w:val="22"/>
        </w:rPr>
        <w:tab/>
        <w:t>Nguyen ND, Frost SA, Center JR, Eisman JA, Nguyen TV (2008) Development of prognostic nomograms for individualizing 5-year and 10-year fracture risks. Osteoporos Int 19:1431-1444</w:t>
      </w:r>
    </w:p>
    <w:p w14:paraId="756D1051" w14:textId="7BB11142" w:rsidR="00271A5E" w:rsidRPr="00271A5E" w:rsidRDefault="00271A5E" w:rsidP="00271A5E">
      <w:pPr>
        <w:rPr>
          <w:sz w:val="22"/>
        </w:rPr>
      </w:pPr>
      <w:r w:rsidRPr="00271A5E">
        <w:rPr>
          <w:sz w:val="22"/>
        </w:rPr>
        <w:t>16.</w:t>
      </w:r>
      <w:r w:rsidRPr="00271A5E">
        <w:rPr>
          <w:sz w:val="22"/>
        </w:rPr>
        <w:tab/>
        <w:t>National Clinical Guideline Centre N (2012) Osteoporosis: assessing the risk of fragility fracture: NICE clinical guideline 146. In (NICE) NIfHaCE (ed)</w:t>
      </w:r>
      <w:r>
        <w:rPr>
          <w:sz w:val="22"/>
        </w:rPr>
        <w:t xml:space="preserve">. </w:t>
      </w:r>
    </w:p>
    <w:p w14:paraId="7417D761" w14:textId="77777777" w:rsidR="00271A5E" w:rsidRPr="00271A5E" w:rsidRDefault="00271A5E" w:rsidP="00271A5E">
      <w:pPr>
        <w:rPr>
          <w:sz w:val="22"/>
        </w:rPr>
      </w:pPr>
      <w:r w:rsidRPr="00271A5E">
        <w:rPr>
          <w:sz w:val="22"/>
        </w:rPr>
        <w:t>17.</w:t>
      </w:r>
      <w:r w:rsidRPr="00271A5E">
        <w:rPr>
          <w:sz w:val="22"/>
        </w:rPr>
        <w:tab/>
        <w:t>National Clinical Guideline Centre N (2017) Osteoporosis: Quality Standard 149. In Excellence NIfHaC (ed)</w:t>
      </w:r>
    </w:p>
    <w:p w14:paraId="51AE984D" w14:textId="77777777" w:rsidR="00271A5E" w:rsidRPr="00271A5E" w:rsidRDefault="00271A5E" w:rsidP="00271A5E">
      <w:pPr>
        <w:rPr>
          <w:sz w:val="22"/>
        </w:rPr>
      </w:pPr>
      <w:r w:rsidRPr="00271A5E">
        <w:rPr>
          <w:sz w:val="22"/>
        </w:rPr>
        <w:t>18.</w:t>
      </w:r>
      <w:r w:rsidRPr="00271A5E">
        <w:rPr>
          <w:sz w:val="22"/>
        </w:rPr>
        <w:tab/>
        <w:t>Johansson H, Siggeirsdottir K, Harvey NC, Oden A, Gudnason V, McCloskey E, Sigurdsson G, Kanis JA (2017) Imminent risk of fracture after fracture. Osteoporos Int 28:775-780</w:t>
      </w:r>
    </w:p>
    <w:p w14:paraId="3215A9C0" w14:textId="77777777" w:rsidR="00271A5E" w:rsidRPr="00271A5E" w:rsidRDefault="00271A5E" w:rsidP="00271A5E">
      <w:pPr>
        <w:rPr>
          <w:sz w:val="22"/>
        </w:rPr>
      </w:pPr>
      <w:r w:rsidRPr="00271A5E">
        <w:rPr>
          <w:sz w:val="22"/>
        </w:rPr>
        <w:t>19.</w:t>
      </w:r>
      <w:r w:rsidRPr="00271A5E">
        <w:rPr>
          <w:sz w:val="22"/>
        </w:rPr>
        <w:tab/>
        <w:t>van Geel TA, van Helden S, Geusens PP, Winkens B, Dinant GJ (2009) Clinical subsequent fractures cluster in time after first fractures. Ann Rheum Dis 68:99-102</w:t>
      </w:r>
    </w:p>
    <w:p w14:paraId="041DF42F" w14:textId="77777777" w:rsidR="00271A5E" w:rsidRPr="00271A5E" w:rsidRDefault="00271A5E" w:rsidP="00271A5E">
      <w:pPr>
        <w:rPr>
          <w:sz w:val="22"/>
        </w:rPr>
      </w:pPr>
      <w:r w:rsidRPr="00271A5E">
        <w:rPr>
          <w:sz w:val="22"/>
        </w:rPr>
        <w:t>20.</w:t>
      </w:r>
      <w:r w:rsidRPr="00271A5E">
        <w:rPr>
          <w:sz w:val="22"/>
        </w:rPr>
        <w:tab/>
        <w:t>Roux C, Briot K (2017) Imminent fracture risk. Osteoporos Int 28:1765-1769</w:t>
      </w:r>
    </w:p>
    <w:p w14:paraId="0C2D62DA" w14:textId="41DE8DC8" w:rsidR="00271A5E" w:rsidRPr="00271A5E" w:rsidRDefault="00271A5E" w:rsidP="00271A5E">
      <w:pPr>
        <w:rPr>
          <w:sz w:val="22"/>
        </w:rPr>
      </w:pPr>
      <w:r w:rsidRPr="00271A5E">
        <w:rPr>
          <w:sz w:val="22"/>
        </w:rPr>
        <w:t>21.</w:t>
      </w:r>
      <w:r w:rsidRPr="00271A5E">
        <w:rPr>
          <w:sz w:val="22"/>
        </w:rPr>
        <w:tab/>
        <w:t xml:space="preserve">Kanis JA, Johansson H, Oden A, et al. (2018) Characteristics of recurrent fractures. Osteoporosis </w:t>
      </w:r>
      <w:r>
        <w:rPr>
          <w:sz w:val="22"/>
        </w:rPr>
        <w:t>Int</w:t>
      </w:r>
      <w:r w:rsidRPr="00271A5E">
        <w:rPr>
          <w:sz w:val="22"/>
        </w:rPr>
        <w:t xml:space="preserve"> 29:1747-1757</w:t>
      </w:r>
    </w:p>
    <w:p w14:paraId="44360C61" w14:textId="77777777" w:rsidR="00271A5E" w:rsidRPr="00271A5E" w:rsidRDefault="00271A5E" w:rsidP="00271A5E">
      <w:pPr>
        <w:rPr>
          <w:sz w:val="22"/>
        </w:rPr>
      </w:pPr>
      <w:r w:rsidRPr="00271A5E">
        <w:rPr>
          <w:sz w:val="22"/>
        </w:rPr>
        <w:t>22.</w:t>
      </w:r>
      <w:r w:rsidRPr="00271A5E">
        <w:rPr>
          <w:sz w:val="22"/>
        </w:rPr>
        <w:tab/>
        <w:t>Roux S, Cabana F, Carrier N, Beaulieu M, April PM, Beaulieu MC, Boire G (2014) The World Health Organization Fracture Risk Assessment Tool (FRAX) underestimates incident and recurrent fractures in consecutive patients with fragility fractures. J Clin Endocrinol Metab 99:2400-2408</w:t>
      </w:r>
    </w:p>
    <w:p w14:paraId="6885AE24" w14:textId="77777777" w:rsidR="00271A5E" w:rsidRPr="00271A5E" w:rsidRDefault="00271A5E" w:rsidP="00271A5E">
      <w:pPr>
        <w:rPr>
          <w:sz w:val="22"/>
        </w:rPr>
      </w:pPr>
      <w:r w:rsidRPr="00271A5E">
        <w:rPr>
          <w:sz w:val="22"/>
        </w:rPr>
        <w:lastRenderedPageBreak/>
        <w:t>23.</w:t>
      </w:r>
      <w:r w:rsidRPr="00271A5E">
        <w:rPr>
          <w:sz w:val="22"/>
        </w:rPr>
        <w:tab/>
        <w:t>Bynum JPW, Bell JE, Cantu RV, Wang Q, McDonough CM, Carmichael D, Tosteson TD, Tosteson ANA (2016) Second fractures among older adults in the year following hip, shoulder, or wrist fracture. Osteoporos Int 27:2207-2215</w:t>
      </w:r>
    </w:p>
    <w:p w14:paraId="6B76912A" w14:textId="77777777" w:rsidR="00271A5E" w:rsidRPr="00271A5E" w:rsidRDefault="00271A5E" w:rsidP="00271A5E">
      <w:pPr>
        <w:rPr>
          <w:sz w:val="22"/>
        </w:rPr>
      </w:pPr>
      <w:r w:rsidRPr="00271A5E">
        <w:rPr>
          <w:sz w:val="22"/>
        </w:rPr>
        <w:t>24.</w:t>
      </w:r>
      <w:r w:rsidRPr="00271A5E">
        <w:rPr>
          <w:sz w:val="22"/>
        </w:rPr>
        <w:tab/>
        <w:t>Bonafede M, Shi N, Barron R, Li X, Crittenden DB, Chandler D (2016) Predicting imminent risk for fracture in patients aged 50 or older with osteoporosis using US claims data. Arch Osteoporos 11:26</w:t>
      </w:r>
    </w:p>
    <w:p w14:paraId="3EABDC4A" w14:textId="77777777" w:rsidR="00271A5E" w:rsidRPr="00271A5E" w:rsidRDefault="00271A5E" w:rsidP="00271A5E">
      <w:pPr>
        <w:rPr>
          <w:sz w:val="22"/>
        </w:rPr>
      </w:pPr>
      <w:r w:rsidRPr="00271A5E">
        <w:rPr>
          <w:sz w:val="22"/>
        </w:rPr>
        <w:t>25.</w:t>
      </w:r>
      <w:r w:rsidRPr="00271A5E">
        <w:rPr>
          <w:sz w:val="22"/>
        </w:rPr>
        <w:tab/>
        <w:t>Center JR, Bliuc D, Nguyen TV, Eisman JA (2007) Risk of subsequent fracture after low-trauma fracture in men and women. JAMA 297:387-394</w:t>
      </w:r>
    </w:p>
    <w:p w14:paraId="622EC93D" w14:textId="52329E85" w:rsidR="00271A5E" w:rsidRPr="00271A5E" w:rsidRDefault="00271A5E" w:rsidP="00271A5E">
      <w:pPr>
        <w:rPr>
          <w:sz w:val="22"/>
        </w:rPr>
      </w:pPr>
      <w:r w:rsidRPr="00271A5E">
        <w:rPr>
          <w:sz w:val="22"/>
        </w:rPr>
        <w:t>26.</w:t>
      </w:r>
      <w:r w:rsidRPr="00271A5E">
        <w:rPr>
          <w:sz w:val="22"/>
        </w:rPr>
        <w:tab/>
        <w:t xml:space="preserve">van Helden S, Cals J, Kessels F, Brink P, Dinant GJ, Geusens P (2006) Risk of new clinical fractures within 2 years following a fracture. Osteoporosis </w:t>
      </w:r>
      <w:r>
        <w:rPr>
          <w:sz w:val="22"/>
        </w:rPr>
        <w:t>Int</w:t>
      </w:r>
      <w:r w:rsidRPr="00271A5E">
        <w:rPr>
          <w:sz w:val="22"/>
        </w:rPr>
        <w:t xml:space="preserve"> 17:348-354</w:t>
      </w:r>
    </w:p>
    <w:p w14:paraId="37EB1881" w14:textId="77777777" w:rsidR="00271A5E" w:rsidRPr="00271A5E" w:rsidRDefault="00271A5E" w:rsidP="00271A5E">
      <w:pPr>
        <w:rPr>
          <w:sz w:val="22"/>
        </w:rPr>
      </w:pPr>
      <w:r w:rsidRPr="00271A5E">
        <w:rPr>
          <w:sz w:val="22"/>
        </w:rPr>
        <w:t>27.</w:t>
      </w:r>
      <w:r w:rsidRPr="00271A5E">
        <w:rPr>
          <w:sz w:val="22"/>
        </w:rPr>
        <w:tab/>
        <w:t>Chapurlat RD, Bauer DC, Nevitt M, Stone K, Cummings SR (2003) Incidence and risk factors for a second hip fracture in elderly women. The Study of Osteoporotic Fractures. Osteoporos Int 14:130-136</w:t>
      </w:r>
    </w:p>
    <w:p w14:paraId="5117E38E" w14:textId="77777777" w:rsidR="00271A5E" w:rsidRPr="00271A5E" w:rsidRDefault="00271A5E" w:rsidP="00271A5E">
      <w:pPr>
        <w:rPr>
          <w:sz w:val="22"/>
        </w:rPr>
      </w:pPr>
      <w:r w:rsidRPr="00271A5E">
        <w:rPr>
          <w:sz w:val="22"/>
        </w:rPr>
        <w:t>28.</w:t>
      </w:r>
      <w:r w:rsidRPr="00271A5E">
        <w:rPr>
          <w:sz w:val="22"/>
        </w:rPr>
        <w:tab/>
        <w:t>Weycker D, Edelsberg J, Barron R, Atwood M, Oster G, Crittenden DB, Grauer A (2017) Predictors of near-term fracture in osteoporotic women aged &gt;/=65 years, based on data from the study of osteoporotic fractures. Osteoporos Int 28:2565-2571</w:t>
      </w:r>
    </w:p>
    <w:p w14:paraId="1C819E7F" w14:textId="536205CC" w:rsidR="00271A5E" w:rsidRPr="00271A5E" w:rsidRDefault="00271A5E" w:rsidP="00271A5E">
      <w:pPr>
        <w:rPr>
          <w:sz w:val="22"/>
        </w:rPr>
      </w:pPr>
      <w:r w:rsidRPr="00271A5E">
        <w:rPr>
          <w:sz w:val="22"/>
        </w:rPr>
        <w:t>29.</w:t>
      </w:r>
      <w:r w:rsidRPr="00271A5E">
        <w:rPr>
          <w:sz w:val="22"/>
        </w:rPr>
        <w:tab/>
        <w:t>NICE (2008) Alendronate, etidronate, risedronate, raloxifene, strontium ranelate and teriparatide for the secondary prevention of osteoporotic fragility fractures in postmenopausal women. NICE, London</w:t>
      </w:r>
    </w:p>
    <w:p w14:paraId="33AA34CC" w14:textId="77777777" w:rsidR="00271A5E" w:rsidRPr="00271A5E" w:rsidRDefault="00271A5E" w:rsidP="00271A5E">
      <w:pPr>
        <w:rPr>
          <w:sz w:val="22"/>
        </w:rPr>
      </w:pPr>
      <w:r w:rsidRPr="00271A5E">
        <w:rPr>
          <w:sz w:val="22"/>
        </w:rPr>
        <w:t>30.</w:t>
      </w:r>
      <w:r w:rsidRPr="00271A5E">
        <w:rPr>
          <w:sz w:val="22"/>
        </w:rPr>
        <w:tab/>
        <w:t>Inderjeeth CA, Chan K, Kwan K, Lai M (2012) Time to onset of efficacy in fracture reduction with current anti-osteoporosis treatments. J Bone Miner Metab 30:493-503</w:t>
      </w:r>
    </w:p>
    <w:p w14:paraId="23B8349A" w14:textId="77777777" w:rsidR="00271A5E" w:rsidRPr="00271A5E" w:rsidRDefault="00271A5E" w:rsidP="00271A5E">
      <w:pPr>
        <w:rPr>
          <w:sz w:val="22"/>
        </w:rPr>
      </w:pPr>
      <w:r w:rsidRPr="00271A5E">
        <w:rPr>
          <w:sz w:val="22"/>
        </w:rPr>
        <w:t>31.</w:t>
      </w:r>
      <w:r w:rsidRPr="00271A5E">
        <w:rPr>
          <w:sz w:val="22"/>
        </w:rPr>
        <w:tab/>
        <w:t>Black DM, Cummings SR, Karpf DB, et al. (1996) Randomised trial of effect of alendronate on risk of fracture in women with existing vertebral fractures. Fracture Intervention Trial Research Group. Lancet (London, England) 348:1535-1541</w:t>
      </w:r>
    </w:p>
    <w:p w14:paraId="6CC6BE27" w14:textId="77777777" w:rsidR="00271A5E" w:rsidRPr="00271A5E" w:rsidRDefault="00271A5E" w:rsidP="00271A5E">
      <w:pPr>
        <w:rPr>
          <w:sz w:val="22"/>
        </w:rPr>
      </w:pPr>
      <w:r w:rsidRPr="00271A5E">
        <w:rPr>
          <w:sz w:val="22"/>
        </w:rPr>
        <w:t>32.</w:t>
      </w:r>
      <w:r w:rsidRPr="00271A5E">
        <w:rPr>
          <w:sz w:val="22"/>
        </w:rPr>
        <w:tab/>
        <w:t>Harris ST, Watts NB, Genant HK, et al. (1999) Effects of risedronate treatment on vertebral and nonvertebral fractures in women with postmenopausal osteoporosis: a randomized controlled trial. Vertebral Efficacy With Risedronate Therapy (VERT) Study Group. JAMA 282:1344-1352</w:t>
      </w:r>
    </w:p>
    <w:p w14:paraId="1F79BF94" w14:textId="77777777" w:rsidR="00271A5E" w:rsidRPr="00271A5E" w:rsidRDefault="00271A5E" w:rsidP="00271A5E">
      <w:pPr>
        <w:rPr>
          <w:sz w:val="22"/>
        </w:rPr>
      </w:pPr>
      <w:r w:rsidRPr="00271A5E">
        <w:rPr>
          <w:sz w:val="22"/>
        </w:rPr>
        <w:t>33.</w:t>
      </w:r>
      <w:r w:rsidRPr="00271A5E">
        <w:rPr>
          <w:sz w:val="22"/>
        </w:rPr>
        <w:tab/>
        <w:t>Kendler DL, Marin F, Zerbini CAF, et al. (2018) Effects of teriparatide and risedronate on new fractures in post-menopausal women with severe osteoporosis (VERO): a multicentre, double-blind, double-dummy, randomised controlled trial. Lancet 391:230-240</w:t>
      </w:r>
    </w:p>
    <w:p w14:paraId="1CB74957" w14:textId="77777777" w:rsidR="00271A5E" w:rsidRPr="00271A5E" w:rsidRDefault="00271A5E" w:rsidP="00271A5E">
      <w:pPr>
        <w:rPr>
          <w:sz w:val="22"/>
        </w:rPr>
      </w:pPr>
      <w:r w:rsidRPr="00271A5E">
        <w:rPr>
          <w:sz w:val="22"/>
        </w:rPr>
        <w:lastRenderedPageBreak/>
        <w:t>34.</w:t>
      </w:r>
      <w:r w:rsidRPr="00271A5E">
        <w:rPr>
          <w:sz w:val="22"/>
        </w:rPr>
        <w:tab/>
        <w:t>Saag KG, Petersen J, Brandi ML, Karaplis AC, Lorentzon M, Thomas T, Maddox J, Fan M, Meisner PD, Grauer A (2017) Romosozumab or Alendronate for Fracture Prevention in Women with Osteoporosis. N Engl J Med 377:1417-1427</w:t>
      </w:r>
    </w:p>
    <w:p w14:paraId="3E854767" w14:textId="77777777" w:rsidR="00271A5E" w:rsidRPr="00271A5E" w:rsidRDefault="00271A5E" w:rsidP="00271A5E">
      <w:pPr>
        <w:rPr>
          <w:sz w:val="22"/>
        </w:rPr>
      </w:pPr>
      <w:r w:rsidRPr="00271A5E">
        <w:rPr>
          <w:sz w:val="22"/>
        </w:rPr>
        <w:t>35.</w:t>
      </w:r>
      <w:r w:rsidRPr="00271A5E">
        <w:rPr>
          <w:sz w:val="22"/>
        </w:rPr>
        <w:tab/>
        <w:t>Nakamura T, Matsumoto T, Sugimoto T, et al. (2014) Clinical Trials Express: fracture risk reduction with denosumab in Japanese postmenopausal women and men with osteoporosis: denosumab fracture intervention randomized placebo controlled trial (DIRECT). J Clin Endocrinol Metab 99:2599-2607</w:t>
      </w:r>
    </w:p>
    <w:p w14:paraId="1A11081F" w14:textId="77777777" w:rsidR="00271A5E" w:rsidRPr="00271A5E" w:rsidRDefault="00271A5E" w:rsidP="00271A5E">
      <w:pPr>
        <w:rPr>
          <w:sz w:val="22"/>
        </w:rPr>
      </w:pPr>
      <w:r w:rsidRPr="00271A5E">
        <w:rPr>
          <w:sz w:val="22"/>
        </w:rPr>
        <w:t>36.</w:t>
      </w:r>
      <w:r w:rsidRPr="00271A5E">
        <w:rPr>
          <w:sz w:val="22"/>
        </w:rPr>
        <w:tab/>
        <w:t>Jonsson E, Borgström F, Strom O, Toth E, LibanatI C, Stollenwerk B, Kanis JA, Charokopou M (2018) An Economic Value Framework to assess the cost-effectiveness of fracture prevention treatments in patients with osteoporosis at imminent risk of fracture. Value in Health 21:S295-S295</w:t>
      </w:r>
    </w:p>
    <w:p w14:paraId="1A714E9A" w14:textId="6B062966" w:rsidR="00271A5E" w:rsidRPr="00271A5E" w:rsidRDefault="00271A5E" w:rsidP="00271A5E">
      <w:pPr>
        <w:rPr>
          <w:sz w:val="22"/>
        </w:rPr>
      </w:pPr>
      <w:r w:rsidRPr="00271A5E">
        <w:rPr>
          <w:sz w:val="22"/>
        </w:rPr>
        <w:t>37.</w:t>
      </w:r>
      <w:r w:rsidRPr="00271A5E">
        <w:rPr>
          <w:sz w:val="22"/>
        </w:rPr>
        <w:tab/>
        <w:t xml:space="preserve">Griffin XL, Parsons N, Achten J, Fernandez M, Costa ML (2015) Recovery of health-related quality of life in a United Kingdom hip fracture population. The Warwick Hip Trauma Evaluation--a prospective cohort study. </w:t>
      </w:r>
      <w:r>
        <w:rPr>
          <w:sz w:val="22"/>
        </w:rPr>
        <w:t>B</w:t>
      </w:r>
      <w:r w:rsidRPr="00271A5E">
        <w:rPr>
          <w:sz w:val="22"/>
        </w:rPr>
        <w:t xml:space="preserve">one </w:t>
      </w:r>
      <w:r>
        <w:rPr>
          <w:sz w:val="22"/>
        </w:rPr>
        <w:t>J</w:t>
      </w:r>
      <w:r w:rsidRPr="00271A5E">
        <w:rPr>
          <w:sz w:val="22"/>
        </w:rPr>
        <w:t xml:space="preserve">oint </w:t>
      </w:r>
      <w:r>
        <w:rPr>
          <w:sz w:val="22"/>
        </w:rPr>
        <w:t>J</w:t>
      </w:r>
      <w:r w:rsidRPr="00271A5E">
        <w:rPr>
          <w:sz w:val="22"/>
        </w:rPr>
        <w:t xml:space="preserve"> 97-b:372-382</w:t>
      </w:r>
    </w:p>
    <w:p w14:paraId="07E12C69" w14:textId="77777777" w:rsidR="00271A5E" w:rsidRPr="00271A5E" w:rsidRDefault="00271A5E" w:rsidP="00271A5E">
      <w:pPr>
        <w:rPr>
          <w:sz w:val="22"/>
        </w:rPr>
      </w:pPr>
      <w:r w:rsidRPr="00271A5E">
        <w:rPr>
          <w:sz w:val="22"/>
        </w:rPr>
        <w:t>38.</w:t>
      </w:r>
      <w:r w:rsidRPr="00271A5E">
        <w:rPr>
          <w:sz w:val="22"/>
        </w:rPr>
        <w:tab/>
        <w:t>Lewiecki EM, Cummings SR, Cosman F (2013) Treat-to-target for osteoporosis: is now the time? J Clin Endocrinol Metab 98:946-953</w:t>
      </w:r>
    </w:p>
    <w:p w14:paraId="6471700A" w14:textId="77777777" w:rsidR="00271A5E" w:rsidRPr="00271A5E" w:rsidRDefault="00271A5E" w:rsidP="00271A5E">
      <w:pPr>
        <w:rPr>
          <w:sz w:val="22"/>
        </w:rPr>
      </w:pPr>
      <w:r w:rsidRPr="00271A5E">
        <w:rPr>
          <w:sz w:val="22"/>
        </w:rPr>
        <w:t>39.</w:t>
      </w:r>
      <w:r w:rsidRPr="00271A5E">
        <w:rPr>
          <w:sz w:val="22"/>
        </w:rPr>
        <w:tab/>
        <w:t>Cummings SR, Cosman F, Lewiecki EM, et al. (2017) Goal-Directed Treatment for Osteoporosis: A Progress Report From the ASBMR-NOF Working Group on Goal-Directed Treatment for Osteoporosis. J Bone Miner Res 32:3-10</w:t>
      </w:r>
    </w:p>
    <w:p w14:paraId="6EE41CCD" w14:textId="77777777" w:rsidR="00271A5E" w:rsidRPr="00271A5E" w:rsidRDefault="00271A5E" w:rsidP="00271A5E">
      <w:pPr>
        <w:rPr>
          <w:sz w:val="22"/>
        </w:rPr>
      </w:pPr>
      <w:r w:rsidRPr="00271A5E">
        <w:rPr>
          <w:sz w:val="22"/>
        </w:rPr>
        <w:t>40.</w:t>
      </w:r>
      <w:r w:rsidRPr="00271A5E">
        <w:rPr>
          <w:sz w:val="22"/>
        </w:rPr>
        <w:tab/>
        <w:t>Ferrari S, Reginster JY, Brandi ML, Kanis JA, Devogelaer JP, Kaufman JM, Feron JM, Kurth A, Rizzoli R (2016) Unmet needs and current and future approaches for osteoporotic patients at high risk of hip fracture. Arch Osteoporos 11:37</w:t>
      </w:r>
    </w:p>
    <w:p w14:paraId="4031D743" w14:textId="77777777" w:rsidR="00271A5E" w:rsidRPr="00271A5E" w:rsidRDefault="00271A5E" w:rsidP="00271A5E">
      <w:pPr>
        <w:rPr>
          <w:sz w:val="22"/>
        </w:rPr>
      </w:pPr>
      <w:r w:rsidRPr="00271A5E">
        <w:rPr>
          <w:sz w:val="22"/>
        </w:rPr>
        <w:t>41.</w:t>
      </w:r>
      <w:r w:rsidRPr="00271A5E">
        <w:rPr>
          <w:sz w:val="22"/>
        </w:rPr>
        <w:tab/>
        <w:t>Kanis JA, Cooper C, Rizzoli R, Reginster JY (2019) European guidance for the diagnosis and management of osteoporosis in postmenopausal women. Osteoporos Int 30:3-44</w:t>
      </w:r>
    </w:p>
    <w:p w14:paraId="531C09AB" w14:textId="77777777" w:rsidR="00271A5E" w:rsidRPr="00271A5E" w:rsidRDefault="00271A5E" w:rsidP="00271A5E">
      <w:pPr>
        <w:rPr>
          <w:sz w:val="22"/>
        </w:rPr>
      </w:pPr>
      <w:r w:rsidRPr="00271A5E">
        <w:rPr>
          <w:sz w:val="22"/>
        </w:rPr>
        <w:t>42.</w:t>
      </w:r>
      <w:r w:rsidRPr="00271A5E">
        <w:rPr>
          <w:sz w:val="22"/>
        </w:rPr>
        <w:tab/>
        <w:t>Blain H, Masud T, Dargent-Molina P, et al. (2016) A comprehensive fracture prevention strategy in older adults: the European Union Geriatric Medicine Society (EUGMS) statement. Aging Clin Exp Res 28:797-803</w:t>
      </w:r>
    </w:p>
    <w:p w14:paraId="75ABC746" w14:textId="77777777" w:rsidR="00271A5E" w:rsidRPr="00271A5E" w:rsidRDefault="00271A5E" w:rsidP="00271A5E">
      <w:pPr>
        <w:rPr>
          <w:sz w:val="22"/>
        </w:rPr>
      </w:pPr>
      <w:r w:rsidRPr="00271A5E">
        <w:rPr>
          <w:sz w:val="22"/>
        </w:rPr>
        <w:t>43.</w:t>
      </w:r>
      <w:r w:rsidRPr="00271A5E">
        <w:rPr>
          <w:sz w:val="22"/>
        </w:rPr>
        <w:tab/>
        <w:t>Senay A, Delisle J, Giroux M, Laflamme GY, Leduc S, Malo M, Nguyen H, Ranger P, Fernandes JC (2016) The impact of a standardized order set for the management of non-hip fragility fractures in a Fracture Liaison Service. Osteoporos Int 27:3439-3447</w:t>
      </w:r>
    </w:p>
    <w:p w14:paraId="5A08C6AF" w14:textId="679694E1" w:rsidR="00271A5E" w:rsidRPr="00271A5E" w:rsidRDefault="00271A5E" w:rsidP="00271A5E">
      <w:pPr>
        <w:rPr>
          <w:sz w:val="22"/>
        </w:rPr>
      </w:pPr>
      <w:r w:rsidRPr="00271A5E">
        <w:rPr>
          <w:sz w:val="22"/>
        </w:rPr>
        <w:lastRenderedPageBreak/>
        <w:t>44.</w:t>
      </w:r>
      <w:r w:rsidRPr="00271A5E">
        <w:rPr>
          <w:sz w:val="22"/>
        </w:rPr>
        <w:tab/>
        <w:t>Geusens P, Marin F, Kendler DL, et al. (2018) Effects of Teriparatide Compared with Risedronate on the Risk of Fractures in Subgroups of Postmenopausal Women with Severe Osteoporosis: The VERO Trial. J Bone Miner Res 33: 783-794</w:t>
      </w:r>
    </w:p>
    <w:p w14:paraId="1DBB03F7" w14:textId="77777777" w:rsidR="00271A5E" w:rsidRPr="00271A5E" w:rsidRDefault="00271A5E" w:rsidP="00271A5E">
      <w:pPr>
        <w:rPr>
          <w:sz w:val="22"/>
        </w:rPr>
      </w:pPr>
      <w:r w:rsidRPr="00271A5E">
        <w:rPr>
          <w:sz w:val="22"/>
        </w:rPr>
        <w:t>45.</w:t>
      </w:r>
      <w:r w:rsidRPr="00271A5E">
        <w:rPr>
          <w:sz w:val="22"/>
        </w:rPr>
        <w:tab/>
        <w:t>Jonsson E, Ström O, Spångéus A, Åkesson K, Ljunggren Ö, Borgström F, Banefelt J, Toth E, Libanati C, Charokopou M (2017) Risk of Major Osteoporotic Fracture (Hip, Vertebral, Radius, Humerus [MOF]) After First, Second and Third Fragility Fracture In A Swedish General Population Cohort. Value in Health 20:A528</w:t>
      </w:r>
    </w:p>
    <w:p w14:paraId="15F3C453" w14:textId="4E566F0D" w:rsidR="00B23045" w:rsidRPr="00AA6B20" w:rsidRDefault="00B23045" w:rsidP="00694405">
      <w:pPr>
        <w:rPr>
          <w:sz w:val="22"/>
        </w:rPr>
      </w:pPr>
    </w:p>
    <w:sectPr w:rsidR="00B23045" w:rsidRPr="00AA6B20" w:rsidSect="003A20A9">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CA48EB" w14:textId="77777777" w:rsidR="00C409C2" w:rsidRDefault="00C409C2" w:rsidP="00047D52">
      <w:pPr>
        <w:spacing w:after="0" w:line="240" w:lineRule="auto"/>
      </w:pPr>
      <w:r>
        <w:separator/>
      </w:r>
    </w:p>
  </w:endnote>
  <w:endnote w:type="continuationSeparator" w:id="0">
    <w:p w14:paraId="68CD91B4" w14:textId="77777777" w:rsidR="00C409C2" w:rsidRDefault="00C409C2" w:rsidP="00047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67303962"/>
      <w:docPartObj>
        <w:docPartGallery w:val="Page Numbers (Bottom of Page)"/>
        <w:docPartUnique/>
      </w:docPartObj>
    </w:sdtPr>
    <w:sdtEndPr>
      <w:rPr>
        <w:rStyle w:val="PageNumber"/>
      </w:rPr>
    </w:sdtEndPr>
    <w:sdtContent>
      <w:p w14:paraId="458F45AD" w14:textId="16A51CE8" w:rsidR="001268CE" w:rsidRDefault="001268CE" w:rsidP="001203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F1F0" w14:textId="77777777" w:rsidR="001268CE" w:rsidRDefault="001268CE" w:rsidP="00047D52">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41518181"/>
      <w:docPartObj>
        <w:docPartGallery w:val="Page Numbers (Bottom of Page)"/>
        <w:docPartUnique/>
      </w:docPartObj>
    </w:sdtPr>
    <w:sdtEndPr>
      <w:rPr>
        <w:rStyle w:val="PageNumber"/>
      </w:rPr>
    </w:sdtEndPr>
    <w:sdtContent>
      <w:p w14:paraId="662CCE24" w14:textId="432AB98A" w:rsidR="001268CE" w:rsidRDefault="001268CE" w:rsidP="001203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A2349">
          <w:rPr>
            <w:rStyle w:val="PageNumber"/>
            <w:noProof/>
          </w:rPr>
          <w:t>1</w:t>
        </w:r>
        <w:r>
          <w:rPr>
            <w:rStyle w:val="PageNumber"/>
          </w:rPr>
          <w:fldChar w:fldCharType="end"/>
        </w:r>
      </w:p>
    </w:sdtContent>
  </w:sdt>
  <w:p w14:paraId="7DF2C998" w14:textId="77777777" w:rsidR="001268CE" w:rsidRDefault="001268CE" w:rsidP="00047D52">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4F7E22" w14:textId="77777777" w:rsidR="00C409C2" w:rsidRDefault="00C409C2" w:rsidP="00047D52">
      <w:pPr>
        <w:spacing w:after="0" w:line="240" w:lineRule="auto"/>
      </w:pPr>
      <w:r>
        <w:separator/>
      </w:r>
    </w:p>
  </w:footnote>
  <w:footnote w:type="continuationSeparator" w:id="0">
    <w:p w14:paraId="6CBD5F04" w14:textId="77777777" w:rsidR="00C409C2" w:rsidRDefault="00C409C2" w:rsidP="00047D5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tts22z4w0zeqe0d0pxvvsx500xavr9vwrd&quot;&gt;Dumbledore&amp;apos;s Pensieve-Dupl&lt;record-ids&gt;&lt;item&gt;37&lt;/item&gt;&lt;item&gt;873&lt;/item&gt;&lt;item&gt;1199&lt;/item&gt;&lt;item&gt;1340&lt;/item&gt;&lt;item&gt;1559&lt;/item&gt;&lt;item&gt;1567&lt;/item&gt;&lt;item&gt;1570&lt;/item&gt;&lt;item&gt;1572&lt;/item&gt;&lt;item&gt;1573&lt;/item&gt;&lt;item&gt;1594&lt;/item&gt;&lt;/record-ids&gt;&lt;/item&gt;&lt;/Libraries&gt;"/>
  </w:docVars>
  <w:rsids>
    <w:rsidRoot w:val="00B23045"/>
    <w:rsid w:val="00010304"/>
    <w:rsid w:val="00011AB6"/>
    <w:rsid w:val="00012DED"/>
    <w:rsid w:val="00015535"/>
    <w:rsid w:val="00015D1C"/>
    <w:rsid w:val="00023F6A"/>
    <w:rsid w:val="0002753C"/>
    <w:rsid w:val="00027753"/>
    <w:rsid w:val="000279ED"/>
    <w:rsid w:val="000313FB"/>
    <w:rsid w:val="00033A82"/>
    <w:rsid w:val="00033A8B"/>
    <w:rsid w:val="00036056"/>
    <w:rsid w:val="0003775E"/>
    <w:rsid w:val="00040C71"/>
    <w:rsid w:val="00047D52"/>
    <w:rsid w:val="0005386E"/>
    <w:rsid w:val="00060EFD"/>
    <w:rsid w:val="00062475"/>
    <w:rsid w:val="000635D0"/>
    <w:rsid w:val="00063BF2"/>
    <w:rsid w:val="000662C9"/>
    <w:rsid w:val="000673C2"/>
    <w:rsid w:val="000673DB"/>
    <w:rsid w:val="00067A7C"/>
    <w:rsid w:val="0007076F"/>
    <w:rsid w:val="00070CEE"/>
    <w:rsid w:val="000716F1"/>
    <w:rsid w:val="0007179D"/>
    <w:rsid w:val="00076A6C"/>
    <w:rsid w:val="0008196D"/>
    <w:rsid w:val="00081E10"/>
    <w:rsid w:val="00082361"/>
    <w:rsid w:val="00083F1E"/>
    <w:rsid w:val="00085DC4"/>
    <w:rsid w:val="000867C7"/>
    <w:rsid w:val="0008785D"/>
    <w:rsid w:val="0009147B"/>
    <w:rsid w:val="00097A03"/>
    <w:rsid w:val="000A0443"/>
    <w:rsid w:val="000A1B5F"/>
    <w:rsid w:val="000A4EF6"/>
    <w:rsid w:val="000B07D6"/>
    <w:rsid w:val="000B6FD3"/>
    <w:rsid w:val="000C1506"/>
    <w:rsid w:val="000C5E1A"/>
    <w:rsid w:val="000D0C77"/>
    <w:rsid w:val="000D1C6E"/>
    <w:rsid w:val="000D7298"/>
    <w:rsid w:val="000E14A8"/>
    <w:rsid w:val="000E1645"/>
    <w:rsid w:val="000E6A52"/>
    <w:rsid w:val="000E70CA"/>
    <w:rsid w:val="000F3561"/>
    <w:rsid w:val="000F53ED"/>
    <w:rsid w:val="000F7128"/>
    <w:rsid w:val="00103764"/>
    <w:rsid w:val="0010438F"/>
    <w:rsid w:val="00106057"/>
    <w:rsid w:val="001067DA"/>
    <w:rsid w:val="0010710F"/>
    <w:rsid w:val="00110C1F"/>
    <w:rsid w:val="00115C2B"/>
    <w:rsid w:val="00120322"/>
    <w:rsid w:val="00121BFE"/>
    <w:rsid w:val="00123226"/>
    <w:rsid w:val="001268CE"/>
    <w:rsid w:val="00127754"/>
    <w:rsid w:val="00130C2B"/>
    <w:rsid w:val="00131369"/>
    <w:rsid w:val="00133859"/>
    <w:rsid w:val="00133AD1"/>
    <w:rsid w:val="00137AC4"/>
    <w:rsid w:val="001402FC"/>
    <w:rsid w:val="0014167D"/>
    <w:rsid w:val="00144F84"/>
    <w:rsid w:val="00151A29"/>
    <w:rsid w:val="001528BC"/>
    <w:rsid w:val="001563E9"/>
    <w:rsid w:val="00161B81"/>
    <w:rsid w:val="00162625"/>
    <w:rsid w:val="00174A1D"/>
    <w:rsid w:val="00174A22"/>
    <w:rsid w:val="00183771"/>
    <w:rsid w:val="00190D0D"/>
    <w:rsid w:val="0019274D"/>
    <w:rsid w:val="001A29D6"/>
    <w:rsid w:val="001A2A57"/>
    <w:rsid w:val="001B135F"/>
    <w:rsid w:val="001B179D"/>
    <w:rsid w:val="001B3707"/>
    <w:rsid w:val="001B3C33"/>
    <w:rsid w:val="001B4323"/>
    <w:rsid w:val="001B6933"/>
    <w:rsid w:val="001C48EC"/>
    <w:rsid w:val="001C5FC5"/>
    <w:rsid w:val="001D22C6"/>
    <w:rsid w:val="001D249F"/>
    <w:rsid w:val="001D5D87"/>
    <w:rsid w:val="001E2A9B"/>
    <w:rsid w:val="001E37A5"/>
    <w:rsid w:val="001E7281"/>
    <w:rsid w:val="001F4ABB"/>
    <w:rsid w:val="001F5308"/>
    <w:rsid w:val="001F5BA3"/>
    <w:rsid w:val="001F7C7F"/>
    <w:rsid w:val="001F7D86"/>
    <w:rsid w:val="002009AE"/>
    <w:rsid w:val="00200D8B"/>
    <w:rsid w:val="00201B91"/>
    <w:rsid w:val="00202C2D"/>
    <w:rsid w:val="00204119"/>
    <w:rsid w:val="00204783"/>
    <w:rsid w:val="00207953"/>
    <w:rsid w:val="00212FC1"/>
    <w:rsid w:val="002152C9"/>
    <w:rsid w:val="00220537"/>
    <w:rsid w:val="00223033"/>
    <w:rsid w:val="00224C59"/>
    <w:rsid w:val="00224D12"/>
    <w:rsid w:val="002339FB"/>
    <w:rsid w:val="00242356"/>
    <w:rsid w:val="00244716"/>
    <w:rsid w:val="002470C2"/>
    <w:rsid w:val="00251605"/>
    <w:rsid w:val="002539AB"/>
    <w:rsid w:val="00253FD7"/>
    <w:rsid w:val="002562AA"/>
    <w:rsid w:val="00260017"/>
    <w:rsid w:val="00260662"/>
    <w:rsid w:val="00264BC6"/>
    <w:rsid w:val="00264C98"/>
    <w:rsid w:val="00265DAA"/>
    <w:rsid w:val="002663D7"/>
    <w:rsid w:val="0027071E"/>
    <w:rsid w:val="00271A5E"/>
    <w:rsid w:val="002759E0"/>
    <w:rsid w:val="00275FAD"/>
    <w:rsid w:val="00281FA5"/>
    <w:rsid w:val="00284D9B"/>
    <w:rsid w:val="0028525D"/>
    <w:rsid w:val="00285929"/>
    <w:rsid w:val="002879A8"/>
    <w:rsid w:val="00292985"/>
    <w:rsid w:val="002933C1"/>
    <w:rsid w:val="002A5768"/>
    <w:rsid w:val="002A577A"/>
    <w:rsid w:val="002B0701"/>
    <w:rsid w:val="002B2C63"/>
    <w:rsid w:val="002B7B62"/>
    <w:rsid w:val="002C136F"/>
    <w:rsid w:val="002C74AE"/>
    <w:rsid w:val="002D09A5"/>
    <w:rsid w:val="002D2B29"/>
    <w:rsid w:val="002E0B06"/>
    <w:rsid w:val="002E1747"/>
    <w:rsid w:val="002E4CB4"/>
    <w:rsid w:val="002F03BC"/>
    <w:rsid w:val="002F38DA"/>
    <w:rsid w:val="002F4313"/>
    <w:rsid w:val="002F5230"/>
    <w:rsid w:val="002F5367"/>
    <w:rsid w:val="002F7244"/>
    <w:rsid w:val="003118C8"/>
    <w:rsid w:val="0031456C"/>
    <w:rsid w:val="00320EC4"/>
    <w:rsid w:val="0032170E"/>
    <w:rsid w:val="00322EE8"/>
    <w:rsid w:val="0032326D"/>
    <w:rsid w:val="0032364A"/>
    <w:rsid w:val="003335E9"/>
    <w:rsid w:val="00335E02"/>
    <w:rsid w:val="00340A38"/>
    <w:rsid w:val="00345EA8"/>
    <w:rsid w:val="00347365"/>
    <w:rsid w:val="00354DD6"/>
    <w:rsid w:val="003555C2"/>
    <w:rsid w:val="0035709C"/>
    <w:rsid w:val="00364ACB"/>
    <w:rsid w:val="0036512B"/>
    <w:rsid w:val="00365310"/>
    <w:rsid w:val="00367F28"/>
    <w:rsid w:val="00372C9B"/>
    <w:rsid w:val="00372E52"/>
    <w:rsid w:val="0037353F"/>
    <w:rsid w:val="003736CD"/>
    <w:rsid w:val="00373BB6"/>
    <w:rsid w:val="003751CB"/>
    <w:rsid w:val="0037595E"/>
    <w:rsid w:val="003765CE"/>
    <w:rsid w:val="00376855"/>
    <w:rsid w:val="00377F52"/>
    <w:rsid w:val="00380AE6"/>
    <w:rsid w:val="00381637"/>
    <w:rsid w:val="003822A1"/>
    <w:rsid w:val="00382C45"/>
    <w:rsid w:val="00385105"/>
    <w:rsid w:val="00386EB7"/>
    <w:rsid w:val="003877D1"/>
    <w:rsid w:val="00393023"/>
    <w:rsid w:val="00395074"/>
    <w:rsid w:val="003A20A9"/>
    <w:rsid w:val="003A423A"/>
    <w:rsid w:val="003A5B64"/>
    <w:rsid w:val="003A6DA4"/>
    <w:rsid w:val="003B1A8A"/>
    <w:rsid w:val="003B4E60"/>
    <w:rsid w:val="003B727D"/>
    <w:rsid w:val="003C22AD"/>
    <w:rsid w:val="003C315B"/>
    <w:rsid w:val="003C3957"/>
    <w:rsid w:val="003C596E"/>
    <w:rsid w:val="003C6C63"/>
    <w:rsid w:val="003D2DB8"/>
    <w:rsid w:val="003D32F3"/>
    <w:rsid w:val="003D3629"/>
    <w:rsid w:val="003D4F24"/>
    <w:rsid w:val="003E0BD1"/>
    <w:rsid w:val="003E2625"/>
    <w:rsid w:val="003E47F5"/>
    <w:rsid w:val="003E62F9"/>
    <w:rsid w:val="003F283C"/>
    <w:rsid w:val="003F4649"/>
    <w:rsid w:val="003F4B26"/>
    <w:rsid w:val="003F7DA3"/>
    <w:rsid w:val="00400C42"/>
    <w:rsid w:val="0040113C"/>
    <w:rsid w:val="00410004"/>
    <w:rsid w:val="00410457"/>
    <w:rsid w:val="0041231B"/>
    <w:rsid w:val="00415C3E"/>
    <w:rsid w:val="004223C5"/>
    <w:rsid w:val="00426545"/>
    <w:rsid w:val="00430EFF"/>
    <w:rsid w:val="004323AC"/>
    <w:rsid w:val="00433B8E"/>
    <w:rsid w:val="00437D8C"/>
    <w:rsid w:val="004435B4"/>
    <w:rsid w:val="00445D76"/>
    <w:rsid w:val="004460EA"/>
    <w:rsid w:val="00446431"/>
    <w:rsid w:val="00450D64"/>
    <w:rsid w:val="004568A7"/>
    <w:rsid w:val="004570D0"/>
    <w:rsid w:val="00457F56"/>
    <w:rsid w:val="00461372"/>
    <w:rsid w:val="0046261C"/>
    <w:rsid w:val="0047239F"/>
    <w:rsid w:val="004728A0"/>
    <w:rsid w:val="00476C9B"/>
    <w:rsid w:val="00476F6D"/>
    <w:rsid w:val="00480425"/>
    <w:rsid w:val="0048315C"/>
    <w:rsid w:val="004831CF"/>
    <w:rsid w:val="00487C9C"/>
    <w:rsid w:val="00493C8A"/>
    <w:rsid w:val="00494713"/>
    <w:rsid w:val="00497C4A"/>
    <w:rsid w:val="004A0D55"/>
    <w:rsid w:val="004A14A5"/>
    <w:rsid w:val="004A2349"/>
    <w:rsid w:val="004A2C3E"/>
    <w:rsid w:val="004A374E"/>
    <w:rsid w:val="004A4549"/>
    <w:rsid w:val="004A6B4D"/>
    <w:rsid w:val="004A72C4"/>
    <w:rsid w:val="004B6CB0"/>
    <w:rsid w:val="004C289E"/>
    <w:rsid w:val="004C3161"/>
    <w:rsid w:val="004C3772"/>
    <w:rsid w:val="004C4E05"/>
    <w:rsid w:val="004C4F40"/>
    <w:rsid w:val="004C7D99"/>
    <w:rsid w:val="004D2517"/>
    <w:rsid w:val="004D69AA"/>
    <w:rsid w:val="004E0BDB"/>
    <w:rsid w:val="004E0BDD"/>
    <w:rsid w:val="004E14C1"/>
    <w:rsid w:val="004E3262"/>
    <w:rsid w:val="004E5ECB"/>
    <w:rsid w:val="004F0DB0"/>
    <w:rsid w:val="004F0FC4"/>
    <w:rsid w:val="004F3BFE"/>
    <w:rsid w:val="004F4645"/>
    <w:rsid w:val="004F52D2"/>
    <w:rsid w:val="004F7D27"/>
    <w:rsid w:val="0050312C"/>
    <w:rsid w:val="005040E2"/>
    <w:rsid w:val="005047C1"/>
    <w:rsid w:val="0051262B"/>
    <w:rsid w:val="00512A4B"/>
    <w:rsid w:val="00516367"/>
    <w:rsid w:val="00516AD5"/>
    <w:rsid w:val="00521882"/>
    <w:rsid w:val="005235D3"/>
    <w:rsid w:val="005258D2"/>
    <w:rsid w:val="005261F9"/>
    <w:rsid w:val="00531A2F"/>
    <w:rsid w:val="005327CC"/>
    <w:rsid w:val="0053764C"/>
    <w:rsid w:val="0054734C"/>
    <w:rsid w:val="005513C4"/>
    <w:rsid w:val="00562149"/>
    <w:rsid w:val="00562155"/>
    <w:rsid w:val="00562378"/>
    <w:rsid w:val="00563AF6"/>
    <w:rsid w:val="00563FAE"/>
    <w:rsid w:val="005648F6"/>
    <w:rsid w:val="00564E0F"/>
    <w:rsid w:val="005671F0"/>
    <w:rsid w:val="00567D01"/>
    <w:rsid w:val="00575009"/>
    <w:rsid w:val="005769B7"/>
    <w:rsid w:val="00580939"/>
    <w:rsid w:val="00583BFF"/>
    <w:rsid w:val="00590AEE"/>
    <w:rsid w:val="005935D6"/>
    <w:rsid w:val="00596925"/>
    <w:rsid w:val="00597C51"/>
    <w:rsid w:val="005A3E7C"/>
    <w:rsid w:val="005A4A84"/>
    <w:rsid w:val="005A4C83"/>
    <w:rsid w:val="005A6A95"/>
    <w:rsid w:val="005B2F15"/>
    <w:rsid w:val="005B36A9"/>
    <w:rsid w:val="005B5B21"/>
    <w:rsid w:val="005B5FE8"/>
    <w:rsid w:val="005B6380"/>
    <w:rsid w:val="005C02DC"/>
    <w:rsid w:val="005C1F88"/>
    <w:rsid w:val="005C2325"/>
    <w:rsid w:val="005C2824"/>
    <w:rsid w:val="005C5054"/>
    <w:rsid w:val="005C5FA1"/>
    <w:rsid w:val="005D1FF4"/>
    <w:rsid w:val="005D3164"/>
    <w:rsid w:val="005D67AF"/>
    <w:rsid w:val="005D6B18"/>
    <w:rsid w:val="005E2F9D"/>
    <w:rsid w:val="005E4052"/>
    <w:rsid w:val="005E51E4"/>
    <w:rsid w:val="005E6A4A"/>
    <w:rsid w:val="005E7D38"/>
    <w:rsid w:val="005F0F7C"/>
    <w:rsid w:val="005F11A7"/>
    <w:rsid w:val="005F4EF7"/>
    <w:rsid w:val="00602720"/>
    <w:rsid w:val="00602D75"/>
    <w:rsid w:val="0061012C"/>
    <w:rsid w:val="0061125B"/>
    <w:rsid w:val="0061226B"/>
    <w:rsid w:val="006123F5"/>
    <w:rsid w:val="006131A2"/>
    <w:rsid w:val="0061794A"/>
    <w:rsid w:val="00623F82"/>
    <w:rsid w:val="006463A7"/>
    <w:rsid w:val="00647AD7"/>
    <w:rsid w:val="0065075A"/>
    <w:rsid w:val="00651194"/>
    <w:rsid w:val="0065337B"/>
    <w:rsid w:val="00657DBB"/>
    <w:rsid w:val="0066281A"/>
    <w:rsid w:val="00662E69"/>
    <w:rsid w:val="00662ED2"/>
    <w:rsid w:val="00663D1D"/>
    <w:rsid w:val="0066407B"/>
    <w:rsid w:val="006650A0"/>
    <w:rsid w:val="00666D36"/>
    <w:rsid w:val="00671FE2"/>
    <w:rsid w:val="0067354F"/>
    <w:rsid w:val="00674217"/>
    <w:rsid w:val="00675B33"/>
    <w:rsid w:val="00675C91"/>
    <w:rsid w:val="00677056"/>
    <w:rsid w:val="00680A91"/>
    <w:rsid w:val="00681344"/>
    <w:rsid w:val="0069202C"/>
    <w:rsid w:val="006940A8"/>
    <w:rsid w:val="00694405"/>
    <w:rsid w:val="00694CD5"/>
    <w:rsid w:val="00694F59"/>
    <w:rsid w:val="006A1207"/>
    <w:rsid w:val="006A18B9"/>
    <w:rsid w:val="006A36B0"/>
    <w:rsid w:val="006A4C4B"/>
    <w:rsid w:val="006A6D8E"/>
    <w:rsid w:val="006B1177"/>
    <w:rsid w:val="006B42C2"/>
    <w:rsid w:val="006C12CF"/>
    <w:rsid w:val="006C2A91"/>
    <w:rsid w:val="006D10F5"/>
    <w:rsid w:val="006D3792"/>
    <w:rsid w:val="006D43A9"/>
    <w:rsid w:val="006D5BD7"/>
    <w:rsid w:val="006D7CF5"/>
    <w:rsid w:val="006E268D"/>
    <w:rsid w:val="006E30C7"/>
    <w:rsid w:val="006E3563"/>
    <w:rsid w:val="006E63F3"/>
    <w:rsid w:val="006E65D4"/>
    <w:rsid w:val="006E7C5D"/>
    <w:rsid w:val="006F2CD5"/>
    <w:rsid w:val="006F50B4"/>
    <w:rsid w:val="0070152B"/>
    <w:rsid w:val="007027E2"/>
    <w:rsid w:val="00702ADF"/>
    <w:rsid w:val="007039FE"/>
    <w:rsid w:val="007040C6"/>
    <w:rsid w:val="00706CA1"/>
    <w:rsid w:val="00707968"/>
    <w:rsid w:val="00714E4C"/>
    <w:rsid w:val="00715C2A"/>
    <w:rsid w:val="007316B8"/>
    <w:rsid w:val="007406A3"/>
    <w:rsid w:val="00744B23"/>
    <w:rsid w:val="00744EF7"/>
    <w:rsid w:val="007460A7"/>
    <w:rsid w:val="007464F3"/>
    <w:rsid w:val="007520C5"/>
    <w:rsid w:val="00752956"/>
    <w:rsid w:val="00753524"/>
    <w:rsid w:val="007548C4"/>
    <w:rsid w:val="00756280"/>
    <w:rsid w:val="00761C2E"/>
    <w:rsid w:val="00761CD6"/>
    <w:rsid w:val="0076230D"/>
    <w:rsid w:val="00765A06"/>
    <w:rsid w:val="007663E7"/>
    <w:rsid w:val="0076684B"/>
    <w:rsid w:val="00766B76"/>
    <w:rsid w:val="00775069"/>
    <w:rsid w:val="00775202"/>
    <w:rsid w:val="00775851"/>
    <w:rsid w:val="00777AA2"/>
    <w:rsid w:val="00780363"/>
    <w:rsid w:val="00785151"/>
    <w:rsid w:val="007867FE"/>
    <w:rsid w:val="0079554E"/>
    <w:rsid w:val="00796129"/>
    <w:rsid w:val="007966CE"/>
    <w:rsid w:val="007974C2"/>
    <w:rsid w:val="007A3130"/>
    <w:rsid w:val="007A497A"/>
    <w:rsid w:val="007A4D9C"/>
    <w:rsid w:val="007A552B"/>
    <w:rsid w:val="007A647C"/>
    <w:rsid w:val="007B0CDD"/>
    <w:rsid w:val="007B1C31"/>
    <w:rsid w:val="007B356E"/>
    <w:rsid w:val="007B3867"/>
    <w:rsid w:val="007B4C49"/>
    <w:rsid w:val="007B4E4D"/>
    <w:rsid w:val="007B50E3"/>
    <w:rsid w:val="007B6C87"/>
    <w:rsid w:val="007B7C88"/>
    <w:rsid w:val="007C01AB"/>
    <w:rsid w:val="007C10FE"/>
    <w:rsid w:val="007C12A7"/>
    <w:rsid w:val="007C1824"/>
    <w:rsid w:val="007C27D7"/>
    <w:rsid w:val="007C3255"/>
    <w:rsid w:val="007C3C64"/>
    <w:rsid w:val="007D2D64"/>
    <w:rsid w:val="007D5C24"/>
    <w:rsid w:val="007E0DAC"/>
    <w:rsid w:val="007E7770"/>
    <w:rsid w:val="007F018D"/>
    <w:rsid w:val="007F35AB"/>
    <w:rsid w:val="007F4053"/>
    <w:rsid w:val="007F59E4"/>
    <w:rsid w:val="007F7A3B"/>
    <w:rsid w:val="008000AE"/>
    <w:rsid w:val="0080377F"/>
    <w:rsid w:val="0080612F"/>
    <w:rsid w:val="008141A6"/>
    <w:rsid w:val="00816AA9"/>
    <w:rsid w:val="00816CE2"/>
    <w:rsid w:val="008213E6"/>
    <w:rsid w:val="0082143A"/>
    <w:rsid w:val="00823FB5"/>
    <w:rsid w:val="008245A9"/>
    <w:rsid w:val="00824633"/>
    <w:rsid w:val="00826EDE"/>
    <w:rsid w:val="00827C5F"/>
    <w:rsid w:val="00833F34"/>
    <w:rsid w:val="00834EC7"/>
    <w:rsid w:val="008356CF"/>
    <w:rsid w:val="00841302"/>
    <w:rsid w:val="0084209F"/>
    <w:rsid w:val="008458CB"/>
    <w:rsid w:val="00846E4E"/>
    <w:rsid w:val="00847B3F"/>
    <w:rsid w:val="008635E9"/>
    <w:rsid w:val="00864FAA"/>
    <w:rsid w:val="00866CC0"/>
    <w:rsid w:val="0086765E"/>
    <w:rsid w:val="00870591"/>
    <w:rsid w:val="0087128C"/>
    <w:rsid w:val="00880858"/>
    <w:rsid w:val="008808D5"/>
    <w:rsid w:val="0088470D"/>
    <w:rsid w:val="008866B9"/>
    <w:rsid w:val="00891B58"/>
    <w:rsid w:val="00891C66"/>
    <w:rsid w:val="00895366"/>
    <w:rsid w:val="008A288F"/>
    <w:rsid w:val="008A2EF4"/>
    <w:rsid w:val="008A3869"/>
    <w:rsid w:val="008A5574"/>
    <w:rsid w:val="008A645E"/>
    <w:rsid w:val="008B278E"/>
    <w:rsid w:val="008B47DD"/>
    <w:rsid w:val="008B5FB1"/>
    <w:rsid w:val="008B6887"/>
    <w:rsid w:val="008C0623"/>
    <w:rsid w:val="008C1579"/>
    <w:rsid w:val="008C23B7"/>
    <w:rsid w:val="008C25A5"/>
    <w:rsid w:val="008C4E13"/>
    <w:rsid w:val="008C7369"/>
    <w:rsid w:val="008C77DC"/>
    <w:rsid w:val="008D4C15"/>
    <w:rsid w:val="008D4E3E"/>
    <w:rsid w:val="008E2341"/>
    <w:rsid w:val="008F1074"/>
    <w:rsid w:val="008F303C"/>
    <w:rsid w:val="00900332"/>
    <w:rsid w:val="00900739"/>
    <w:rsid w:val="00912056"/>
    <w:rsid w:val="00914D45"/>
    <w:rsid w:val="0092295C"/>
    <w:rsid w:val="00934FB4"/>
    <w:rsid w:val="009363FF"/>
    <w:rsid w:val="009378D6"/>
    <w:rsid w:val="00941930"/>
    <w:rsid w:val="0094232A"/>
    <w:rsid w:val="00944058"/>
    <w:rsid w:val="00944A54"/>
    <w:rsid w:val="00946DA1"/>
    <w:rsid w:val="00952EF2"/>
    <w:rsid w:val="0095733A"/>
    <w:rsid w:val="00957692"/>
    <w:rsid w:val="00963D51"/>
    <w:rsid w:val="0097333D"/>
    <w:rsid w:val="00976433"/>
    <w:rsid w:val="00977DFB"/>
    <w:rsid w:val="00981724"/>
    <w:rsid w:val="00982E4F"/>
    <w:rsid w:val="00983774"/>
    <w:rsid w:val="00984C7F"/>
    <w:rsid w:val="0098615E"/>
    <w:rsid w:val="00986B6F"/>
    <w:rsid w:val="009872A5"/>
    <w:rsid w:val="00987B39"/>
    <w:rsid w:val="0099044A"/>
    <w:rsid w:val="009922C8"/>
    <w:rsid w:val="0099530C"/>
    <w:rsid w:val="009A1F92"/>
    <w:rsid w:val="009A4B1F"/>
    <w:rsid w:val="009A7AF3"/>
    <w:rsid w:val="009B0F02"/>
    <w:rsid w:val="009B0FD9"/>
    <w:rsid w:val="009B1FDA"/>
    <w:rsid w:val="009B28F8"/>
    <w:rsid w:val="009B5E61"/>
    <w:rsid w:val="009B5E87"/>
    <w:rsid w:val="009C1C29"/>
    <w:rsid w:val="009C31A2"/>
    <w:rsid w:val="009C46A8"/>
    <w:rsid w:val="009C57F8"/>
    <w:rsid w:val="009C5AA1"/>
    <w:rsid w:val="009C5B8F"/>
    <w:rsid w:val="009C7FAA"/>
    <w:rsid w:val="009D10C0"/>
    <w:rsid w:val="009D4A01"/>
    <w:rsid w:val="009D5143"/>
    <w:rsid w:val="009D6EFF"/>
    <w:rsid w:val="009E3F06"/>
    <w:rsid w:val="009E619A"/>
    <w:rsid w:val="009E7236"/>
    <w:rsid w:val="009F110F"/>
    <w:rsid w:val="009F35BF"/>
    <w:rsid w:val="009F3ADF"/>
    <w:rsid w:val="00A03D15"/>
    <w:rsid w:val="00A06350"/>
    <w:rsid w:val="00A11475"/>
    <w:rsid w:val="00A11787"/>
    <w:rsid w:val="00A20E2A"/>
    <w:rsid w:val="00A21F3D"/>
    <w:rsid w:val="00A2389D"/>
    <w:rsid w:val="00A23E3E"/>
    <w:rsid w:val="00A26E1F"/>
    <w:rsid w:val="00A27B35"/>
    <w:rsid w:val="00A30BE1"/>
    <w:rsid w:val="00A403C2"/>
    <w:rsid w:val="00A41A6D"/>
    <w:rsid w:val="00A4617A"/>
    <w:rsid w:val="00A468F8"/>
    <w:rsid w:val="00A46C17"/>
    <w:rsid w:val="00A476E3"/>
    <w:rsid w:val="00A47A80"/>
    <w:rsid w:val="00A50527"/>
    <w:rsid w:val="00A5076B"/>
    <w:rsid w:val="00A51BF7"/>
    <w:rsid w:val="00A54126"/>
    <w:rsid w:val="00A54295"/>
    <w:rsid w:val="00A5478E"/>
    <w:rsid w:val="00A54FD7"/>
    <w:rsid w:val="00A57399"/>
    <w:rsid w:val="00A609C8"/>
    <w:rsid w:val="00A615BF"/>
    <w:rsid w:val="00A62262"/>
    <w:rsid w:val="00A625E8"/>
    <w:rsid w:val="00A63BC1"/>
    <w:rsid w:val="00A671D2"/>
    <w:rsid w:val="00A705F7"/>
    <w:rsid w:val="00A711F9"/>
    <w:rsid w:val="00A71BDF"/>
    <w:rsid w:val="00A728EB"/>
    <w:rsid w:val="00A74BCC"/>
    <w:rsid w:val="00A7788F"/>
    <w:rsid w:val="00A8166E"/>
    <w:rsid w:val="00A83CB6"/>
    <w:rsid w:val="00A84E75"/>
    <w:rsid w:val="00A9119A"/>
    <w:rsid w:val="00A91331"/>
    <w:rsid w:val="00A923EE"/>
    <w:rsid w:val="00A9255C"/>
    <w:rsid w:val="00A93169"/>
    <w:rsid w:val="00A93866"/>
    <w:rsid w:val="00AA0941"/>
    <w:rsid w:val="00AA2A77"/>
    <w:rsid w:val="00AA35E7"/>
    <w:rsid w:val="00AA6B20"/>
    <w:rsid w:val="00AB265A"/>
    <w:rsid w:val="00AB2E4A"/>
    <w:rsid w:val="00AB738E"/>
    <w:rsid w:val="00AC0780"/>
    <w:rsid w:val="00AC7FA8"/>
    <w:rsid w:val="00AD30A2"/>
    <w:rsid w:val="00AD40D4"/>
    <w:rsid w:val="00AD4EE8"/>
    <w:rsid w:val="00AE1070"/>
    <w:rsid w:val="00AE1B75"/>
    <w:rsid w:val="00AE5109"/>
    <w:rsid w:val="00AE6B17"/>
    <w:rsid w:val="00AF3968"/>
    <w:rsid w:val="00AF4CCF"/>
    <w:rsid w:val="00AF61DC"/>
    <w:rsid w:val="00AF6690"/>
    <w:rsid w:val="00AF6B62"/>
    <w:rsid w:val="00AF6CAD"/>
    <w:rsid w:val="00B0193C"/>
    <w:rsid w:val="00B06578"/>
    <w:rsid w:val="00B1233B"/>
    <w:rsid w:val="00B148D8"/>
    <w:rsid w:val="00B15DCF"/>
    <w:rsid w:val="00B178C9"/>
    <w:rsid w:val="00B22A8D"/>
    <w:rsid w:val="00B23045"/>
    <w:rsid w:val="00B261ED"/>
    <w:rsid w:val="00B263B6"/>
    <w:rsid w:val="00B27DBA"/>
    <w:rsid w:val="00B34489"/>
    <w:rsid w:val="00B35EDA"/>
    <w:rsid w:val="00B3668B"/>
    <w:rsid w:val="00B41252"/>
    <w:rsid w:val="00B41A35"/>
    <w:rsid w:val="00B4767F"/>
    <w:rsid w:val="00B524CF"/>
    <w:rsid w:val="00B53835"/>
    <w:rsid w:val="00B572F4"/>
    <w:rsid w:val="00B576F7"/>
    <w:rsid w:val="00B609C6"/>
    <w:rsid w:val="00B64DCB"/>
    <w:rsid w:val="00B74645"/>
    <w:rsid w:val="00B817D7"/>
    <w:rsid w:val="00B85601"/>
    <w:rsid w:val="00B90474"/>
    <w:rsid w:val="00B95841"/>
    <w:rsid w:val="00B96BFF"/>
    <w:rsid w:val="00B979C3"/>
    <w:rsid w:val="00BA51AC"/>
    <w:rsid w:val="00BA60B9"/>
    <w:rsid w:val="00BA72B3"/>
    <w:rsid w:val="00BB1C34"/>
    <w:rsid w:val="00BB312D"/>
    <w:rsid w:val="00BB3CC7"/>
    <w:rsid w:val="00BB4856"/>
    <w:rsid w:val="00BB5E45"/>
    <w:rsid w:val="00BB62D7"/>
    <w:rsid w:val="00BC2A6B"/>
    <w:rsid w:val="00BC4191"/>
    <w:rsid w:val="00BC7151"/>
    <w:rsid w:val="00BD2867"/>
    <w:rsid w:val="00BD2A6D"/>
    <w:rsid w:val="00BD6B45"/>
    <w:rsid w:val="00BD77CD"/>
    <w:rsid w:val="00BE1606"/>
    <w:rsid w:val="00BE41D5"/>
    <w:rsid w:val="00BF0D3D"/>
    <w:rsid w:val="00BF0F5B"/>
    <w:rsid w:val="00BF3147"/>
    <w:rsid w:val="00BF3896"/>
    <w:rsid w:val="00BF4436"/>
    <w:rsid w:val="00C01AB7"/>
    <w:rsid w:val="00C050D9"/>
    <w:rsid w:val="00C065B3"/>
    <w:rsid w:val="00C066F4"/>
    <w:rsid w:val="00C073B8"/>
    <w:rsid w:val="00C075C5"/>
    <w:rsid w:val="00C10EE5"/>
    <w:rsid w:val="00C118A1"/>
    <w:rsid w:val="00C12D3F"/>
    <w:rsid w:val="00C13A54"/>
    <w:rsid w:val="00C1691E"/>
    <w:rsid w:val="00C17A76"/>
    <w:rsid w:val="00C2023E"/>
    <w:rsid w:val="00C20792"/>
    <w:rsid w:val="00C226EF"/>
    <w:rsid w:val="00C3144A"/>
    <w:rsid w:val="00C35BA6"/>
    <w:rsid w:val="00C409C2"/>
    <w:rsid w:val="00C41EAC"/>
    <w:rsid w:val="00C42DB5"/>
    <w:rsid w:val="00C43FE3"/>
    <w:rsid w:val="00C4535C"/>
    <w:rsid w:val="00C46D6D"/>
    <w:rsid w:val="00C54C9A"/>
    <w:rsid w:val="00C57E30"/>
    <w:rsid w:val="00C66871"/>
    <w:rsid w:val="00C7277C"/>
    <w:rsid w:val="00C738DF"/>
    <w:rsid w:val="00C73FEF"/>
    <w:rsid w:val="00C764F6"/>
    <w:rsid w:val="00C826FA"/>
    <w:rsid w:val="00C82FD4"/>
    <w:rsid w:val="00C86ACE"/>
    <w:rsid w:val="00C90320"/>
    <w:rsid w:val="00C92BD9"/>
    <w:rsid w:val="00C93495"/>
    <w:rsid w:val="00C94A39"/>
    <w:rsid w:val="00C94B81"/>
    <w:rsid w:val="00CA01B7"/>
    <w:rsid w:val="00CA109A"/>
    <w:rsid w:val="00CA1DCD"/>
    <w:rsid w:val="00CA47D5"/>
    <w:rsid w:val="00CA5898"/>
    <w:rsid w:val="00CA7556"/>
    <w:rsid w:val="00CA7A7D"/>
    <w:rsid w:val="00CB0D66"/>
    <w:rsid w:val="00CB3E10"/>
    <w:rsid w:val="00CB3E3C"/>
    <w:rsid w:val="00CB485E"/>
    <w:rsid w:val="00CB5695"/>
    <w:rsid w:val="00CC0B34"/>
    <w:rsid w:val="00CC158C"/>
    <w:rsid w:val="00CC2817"/>
    <w:rsid w:val="00CC33C1"/>
    <w:rsid w:val="00CC6864"/>
    <w:rsid w:val="00CC7EAD"/>
    <w:rsid w:val="00CD4F65"/>
    <w:rsid w:val="00CE2BEF"/>
    <w:rsid w:val="00CE597E"/>
    <w:rsid w:val="00CE7D49"/>
    <w:rsid w:val="00CF0CB9"/>
    <w:rsid w:val="00CF1C15"/>
    <w:rsid w:val="00CF217E"/>
    <w:rsid w:val="00D00485"/>
    <w:rsid w:val="00D02495"/>
    <w:rsid w:val="00D02947"/>
    <w:rsid w:val="00D0348F"/>
    <w:rsid w:val="00D03F36"/>
    <w:rsid w:val="00D1189C"/>
    <w:rsid w:val="00D13B86"/>
    <w:rsid w:val="00D168F2"/>
    <w:rsid w:val="00D206BD"/>
    <w:rsid w:val="00D2349E"/>
    <w:rsid w:val="00D2729B"/>
    <w:rsid w:val="00D272A4"/>
    <w:rsid w:val="00D2769A"/>
    <w:rsid w:val="00D30A50"/>
    <w:rsid w:val="00D3591B"/>
    <w:rsid w:val="00D43E6D"/>
    <w:rsid w:val="00D44193"/>
    <w:rsid w:val="00D476F0"/>
    <w:rsid w:val="00D51C08"/>
    <w:rsid w:val="00D60129"/>
    <w:rsid w:val="00D60899"/>
    <w:rsid w:val="00D6331B"/>
    <w:rsid w:val="00D66AB6"/>
    <w:rsid w:val="00D6797C"/>
    <w:rsid w:val="00D70EFA"/>
    <w:rsid w:val="00D714C4"/>
    <w:rsid w:val="00D75189"/>
    <w:rsid w:val="00D77D5B"/>
    <w:rsid w:val="00D81034"/>
    <w:rsid w:val="00D8148C"/>
    <w:rsid w:val="00D83824"/>
    <w:rsid w:val="00D91371"/>
    <w:rsid w:val="00D91BD0"/>
    <w:rsid w:val="00D91D3D"/>
    <w:rsid w:val="00D94815"/>
    <w:rsid w:val="00D95280"/>
    <w:rsid w:val="00D9531B"/>
    <w:rsid w:val="00DA1CF5"/>
    <w:rsid w:val="00DA3A86"/>
    <w:rsid w:val="00DA4FDB"/>
    <w:rsid w:val="00DA72A8"/>
    <w:rsid w:val="00DB2B90"/>
    <w:rsid w:val="00DB64F2"/>
    <w:rsid w:val="00DB6E7B"/>
    <w:rsid w:val="00DC04A1"/>
    <w:rsid w:val="00DC2EF6"/>
    <w:rsid w:val="00DC4E3E"/>
    <w:rsid w:val="00DC50E9"/>
    <w:rsid w:val="00DC6540"/>
    <w:rsid w:val="00DC6A90"/>
    <w:rsid w:val="00DD093B"/>
    <w:rsid w:val="00DD373C"/>
    <w:rsid w:val="00DD42B9"/>
    <w:rsid w:val="00DE0663"/>
    <w:rsid w:val="00DE0D90"/>
    <w:rsid w:val="00DE2245"/>
    <w:rsid w:val="00DE60C3"/>
    <w:rsid w:val="00DF0115"/>
    <w:rsid w:val="00DF7058"/>
    <w:rsid w:val="00DF721F"/>
    <w:rsid w:val="00E0276A"/>
    <w:rsid w:val="00E11B0F"/>
    <w:rsid w:val="00E15EF2"/>
    <w:rsid w:val="00E1729E"/>
    <w:rsid w:val="00E2030D"/>
    <w:rsid w:val="00E22A74"/>
    <w:rsid w:val="00E245B1"/>
    <w:rsid w:val="00E2625F"/>
    <w:rsid w:val="00E264F9"/>
    <w:rsid w:val="00E27DE3"/>
    <w:rsid w:val="00E34425"/>
    <w:rsid w:val="00E34A0D"/>
    <w:rsid w:val="00E350B5"/>
    <w:rsid w:val="00E377F3"/>
    <w:rsid w:val="00E403DF"/>
    <w:rsid w:val="00E41808"/>
    <w:rsid w:val="00E428CD"/>
    <w:rsid w:val="00E47F1E"/>
    <w:rsid w:val="00E56158"/>
    <w:rsid w:val="00E56A2B"/>
    <w:rsid w:val="00E63B03"/>
    <w:rsid w:val="00E64655"/>
    <w:rsid w:val="00E64711"/>
    <w:rsid w:val="00E65024"/>
    <w:rsid w:val="00E65763"/>
    <w:rsid w:val="00E66630"/>
    <w:rsid w:val="00E66B1F"/>
    <w:rsid w:val="00E71BFE"/>
    <w:rsid w:val="00E7376A"/>
    <w:rsid w:val="00E76FB8"/>
    <w:rsid w:val="00E77AF5"/>
    <w:rsid w:val="00E8235F"/>
    <w:rsid w:val="00E859FD"/>
    <w:rsid w:val="00E92643"/>
    <w:rsid w:val="00E93B26"/>
    <w:rsid w:val="00E9767F"/>
    <w:rsid w:val="00EA046F"/>
    <w:rsid w:val="00EA0ABC"/>
    <w:rsid w:val="00EA102E"/>
    <w:rsid w:val="00EA1D94"/>
    <w:rsid w:val="00EA7138"/>
    <w:rsid w:val="00EB435B"/>
    <w:rsid w:val="00EB4C47"/>
    <w:rsid w:val="00EB6BBC"/>
    <w:rsid w:val="00EB739A"/>
    <w:rsid w:val="00EC1CE3"/>
    <w:rsid w:val="00EC2B24"/>
    <w:rsid w:val="00EC4F41"/>
    <w:rsid w:val="00EC74BB"/>
    <w:rsid w:val="00ED2222"/>
    <w:rsid w:val="00ED2C0B"/>
    <w:rsid w:val="00ED35CE"/>
    <w:rsid w:val="00ED5B78"/>
    <w:rsid w:val="00ED609A"/>
    <w:rsid w:val="00ED70FC"/>
    <w:rsid w:val="00EE0BCB"/>
    <w:rsid w:val="00EE2832"/>
    <w:rsid w:val="00EE3150"/>
    <w:rsid w:val="00EF2034"/>
    <w:rsid w:val="00EF2147"/>
    <w:rsid w:val="00EF30C5"/>
    <w:rsid w:val="00EF565F"/>
    <w:rsid w:val="00F0009A"/>
    <w:rsid w:val="00F03177"/>
    <w:rsid w:val="00F03C39"/>
    <w:rsid w:val="00F05D54"/>
    <w:rsid w:val="00F06CCE"/>
    <w:rsid w:val="00F11C6B"/>
    <w:rsid w:val="00F159C7"/>
    <w:rsid w:val="00F16500"/>
    <w:rsid w:val="00F1690B"/>
    <w:rsid w:val="00F179F8"/>
    <w:rsid w:val="00F20C38"/>
    <w:rsid w:val="00F22292"/>
    <w:rsid w:val="00F22A09"/>
    <w:rsid w:val="00F31A4A"/>
    <w:rsid w:val="00F31CDB"/>
    <w:rsid w:val="00F33688"/>
    <w:rsid w:val="00F33FC3"/>
    <w:rsid w:val="00F34D09"/>
    <w:rsid w:val="00F40FFD"/>
    <w:rsid w:val="00F415ED"/>
    <w:rsid w:val="00F41A90"/>
    <w:rsid w:val="00F44F35"/>
    <w:rsid w:val="00F53365"/>
    <w:rsid w:val="00F54027"/>
    <w:rsid w:val="00F651FC"/>
    <w:rsid w:val="00F72CFC"/>
    <w:rsid w:val="00F75EAD"/>
    <w:rsid w:val="00F7613F"/>
    <w:rsid w:val="00F76F72"/>
    <w:rsid w:val="00F7754D"/>
    <w:rsid w:val="00F8051D"/>
    <w:rsid w:val="00F828D8"/>
    <w:rsid w:val="00F85C2A"/>
    <w:rsid w:val="00F87779"/>
    <w:rsid w:val="00F93A87"/>
    <w:rsid w:val="00F94D82"/>
    <w:rsid w:val="00F9653C"/>
    <w:rsid w:val="00F973C8"/>
    <w:rsid w:val="00F974C6"/>
    <w:rsid w:val="00F9760E"/>
    <w:rsid w:val="00FA0C33"/>
    <w:rsid w:val="00FA116E"/>
    <w:rsid w:val="00FA2738"/>
    <w:rsid w:val="00FA3C72"/>
    <w:rsid w:val="00FB05BC"/>
    <w:rsid w:val="00FB19DE"/>
    <w:rsid w:val="00FB2B65"/>
    <w:rsid w:val="00FB32DC"/>
    <w:rsid w:val="00FB4CD3"/>
    <w:rsid w:val="00FB6D37"/>
    <w:rsid w:val="00FC0896"/>
    <w:rsid w:val="00FC2EE1"/>
    <w:rsid w:val="00FC6481"/>
    <w:rsid w:val="00FD39C4"/>
    <w:rsid w:val="00FD4216"/>
    <w:rsid w:val="00FD48D4"/>
    <w:rsid w:val="00FE21BC"/>
    <w:rsid w:val="00FF297D"/>
    <w:rsid w:val="00FF2F11"/>
    <w:rsid w:val="00FF72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77444"/>
  <w14:defaultImageDpi w14:val="32767"/>
  <w15:chartTrackingRefBased/>
  <w15:docId w15:val="{DDC7EB99-6260-1643-A596-4D018150D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2361"/>
    <w:pPr>
      <w:spacing w:after="120" w:line="360" w:lineRule="auto"/>
      <w:ind w:left="357"/>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3045"/>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B23045"/>
    <w:rPr>
      <w:rFonts w:ascii="Arial" w:hAnsi="Arial" w:cs="Arial"/>
      <w:szCs w:val="22"/>
      <w:lang w:val="en-US"/>
    </w:rPr>
  </w:style>
  <w:style w:type="paragraph" w:customStyle="1" w:styleId="EndNoteBibliography">
    <w:name w:val="EndNote Bibliography"/>
    <w:basedOn w:val="Normal"/>
    <w:link w:val="EndNoteBibliographyChar"/>
    <w:rsid w:val="00B23045"/>
    <w:pPr>
      <w:spacing w:line="240" w:lineRule="auto"/>
    </w:pPr>
    <w:rPr>
      <w:rFonts w:cs="Arial"/>
      <w:lang w:val="en-US"/>
    </w:rPr>
  </w:style>
  <w:style w:type="character" w:customStyle="1" w:styleId="EndNoteBibliographyChar">
    <w:name w:val="EndNote Bibliography Char"/>
    <w:basedOn w:val="DefaultParagraphFont"/>
    <w:link w:val="EndNoteBibliography"/>
    <w:rsid w:val="00B23045"/>
    <w:rPr>
      <w:rFonts w:ascii="Arial" w:hAnsi="Arial" w:cs="Arial"/>
      <w:szCs w:val="22"/>
      <w:lang w:val="en-US"/>
    </w:rPr>
  </w:style>
  <w:style w:type="paragraph" w:styleId="Footer">
    <w:name w:val="footer"/>
    <w:basedOn w:val="Normal"/>
    <w:link w:val="FooterChar"/>
    <w:uiPriority w:val="99"/>
    <w:unhideWhenUsed/>
    <w:rsid w:val="00047D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7D52"/>
    <w:rPr>
      <w:rFonts w:ascii="Arial" w:hAnsi="Arial"/>
      <w:szCs w:val="22"/>
    </w:rPr>
  </w:style>
  <w:style w:type="character" w:styleId="PageNumber">
    <w:name w:val="page number"/>
    <w:basedOn w:val="DefaultParagraphFont"/>
    <w:uiPriority w:val="99"/>
    <w:semiHidden/>
    <w:unhideWhenUsed/>
    <w:rsid w:val="00047D52"/>
  </w:style>
  <w:style w:type="paragraph" w:styleId="BalloonText">
    <w:name w:val="Balloon Text"/>
    <w:basedOn w:val="Normal"/>
    <w:link w:val="BalloonTextChar"/>
    <w:uiPriority w:val="99"/>
    <w:semiHidden/>
    <w:unhideWhenUsed/>
    <w:rsid w:val="007C01A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01A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23F6A"/>
    <w:rPr>
      <w:sz w:val="16"/>
      <w:szCs w:val="16"/>
    </w:rPr>
  </w:style>
  <w:style w:type="paragraph" w:styleId="CommentText">
    <w:name w:val="annotation text"/>
    <w:basedOn w:val="Normal"/>
    <w:link w:val="CommentTextChar"/>
    <w:uiPriority w:val="99"/>
    <w:semiHidden/>
    <w:unhideWhenUsed/>
    <w:rsid w:val="00023F6A"/>
    <w:pPr>
      <w:spacing w:line="240" w:lineRule="auto"/>
    </w:pPr>
    <w:rPr>
      <w:sz w:val="20"/>
      <w:szCs w:val="20"/>
    </w:rPr>
  </w:style>
  <w:style w:type="character" w:customStyle="1" w:styleId="CommentTextChar">
    <w:name w:val="Comment Text Char"/>
    <w:basedOn w:val="DefaultParagraphFont"/>
    <w:link w:val="CommentText"/>
    <w:uiPriority w:val="99"/>
    <w:semiHidden/>
    <w:rsid w:val="00023F6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23F6A"/>
    <w:rPr>
      <w:b/>
      <w:bCs/>
    </w:rPr>
  </w:style>
  <w:style w:type="character" w:customStyle="1" w:styleId="CommentSubjectChar">
    <w:name w:val="Comment Subject Char"/>
    <w:basedOn w:val="CommentTextChar"/>
    <w:link w:val="CommentSubject"/>
    <w:uiPriority w:val="99"/>
    <w:semiHidden/>
    <w:rsid w:val="00023F6A"/>
    <w:rPr>
      <w:rFonts w:ascii="Arial" w:hAnsi="Arial"/>
      <w:b/>
      <w:bCs/>
      <w:sz w:val="20"/>
      <w:szCs w:val="20"/>
    </w:rPr>
  </w:style>
  <w:style w:type="paragraph" w:styleId="NormalWeb">
    <w:name w:val="Normal (Web)"/>
    <w:basedOn w:val="Normal"/>
    <w:uiPriority w:val="99"/>
    <w:semiHidden/>
    <w:unhideWhenUsed/>
    <w:rsid w:val="0031456C"/>
    <w:pPr>
      <w:spacing w:before="100" w:beforeAutospacing="1" w:after="100" w:afterAutospacing="1" w:line="240" w:lineRule="auto"/>
      <w:ind w:left="0"/>
    </w:pPr>
    <w:rPr>
      <w:rFonts w:ascii="Times New Roman" w:eastAsia="Times New Roman" w:hAnsi="Times New Roman" w:cs="Times New Roman"/>
      <w:szCs w:val="24"/>
      <w:lang w:val="en-US"/>
    </w:rPr>
  </w:style>
  <w:style w:type="character" w:styleId="Hyperlink">
    <w:name w:val="Hyperlink"/>
    <w:basedOn w:val="DefaultParagraphFont"/>
    <w:uiPriority w:val="99"/>
    <w:unhideWhenUsed/>
    <w:rsid w:val="00A711F9"/>
    <w:rPr>
      <w:color w:val="0563C1" w:themeColor="hyperlink"/>
      <w:u w:val="single"/>
    </w:rPr>
  </w:style>
  <w:style w:type="character" w:customStyle="1" w:styleId="UnresolvedMention">
    <w:name w:val="Unresolved Mention"/>
    <w:basedOn w:val="DefaultParagraphFont"/>
    <w:uiPriority w:val="99"/>
    <w:semiHidden/>
    <w:unhideWhenUsed/>
    <w:rsid w:val="00A711F9"/>
    <w:rPr>
      <w:color w:val="605E5C"/>
      <w:shd w:val="clear" w:color="auto" w:fill="E1DFDD"/>
    </w:rPr>
  </w:style>
  <w:style w:type="character" w:styleId="LineNumber">
    <w:name w:val="line number"/>
    <w:basedOn w:val="DefaultParagraphFont"/>
    <w:uiPriority w:val="99"/>
    <w:semiHidden/>
    <w:unhideWhenUsed/>
    <w:rsid w:val="00821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764914">
      <w:bodyDiv w:val="1"/>
      <w:marLeft w:val="0"/>
      <w:marRight w:val="0"/>
      <w:marTop w:val="0"/>
      <w:marBottom w:val="0"/>
      <w:divBdr>
        <w:top w:val="none" w:sz="0" w:space="0" w:color="auto"/>
        <w:left w:val="none" w:sz="0" w:space="0" w:color="auto"/>
        <w:bottom w:val="none" w:sz="0" w:space="0" w:color="auto"/>
        <w:right w:val="none" w:sz="0" w:space="0" w:color="auto"/>
      </w:divBdr>
    </w:div>
    <w:div w:id="897205695">
      <w:bodyDiv w:val="1"/>
      <w:marLeft w:val="0"/>
      <w:marRight w:val="0"/>
      <w:marTop w:val="0"/>
      <w:marBottom w:val="0"/>
      <w:divBdr>
        <w:top w:val="none" w:sz="0" w:space="0" w:color="auto"/>
        <w:left w:val="none" w:sz="0" w:space="0" w:color="auto"/>
        <w:bottom w:val="none" w:sz="0" w:space="0" w:color="auto"/>
        <w:right w:val="none" w:sz="0" w:space="0" w:color="auto"/>
      </w:divBdr>
    </w:div>
    <w:div w:id="999768278">
      <w:bodyDiv w:val="1"/>
      <w:marLeft w:val="0"/>
      <w:marRight w:val="0"/>
      <w:marTop w:val="0"/>
      <w:marBottom w:val="0"/>
      <w:divBdr>
        <w:top w:val="none" w:sz="0" w:space="0" w:color="auto"/>
        <w:left w:val="none" w:sz="0" w:space="0" w:color="auto"/>
        <w:bottom w:val="none" w:sz="0" w:space="0" w:color="auto"/>
        <w:right w:val="none" w:sz="0" w:space="0" w:color="auto"/>
      </w:divBdr>
    </w:div>
    <w:div w:id="1327171256">
      <w:bodyDiv w:val="1"/>
      <w:marLeft w:val="0"/>
      <w:marRight w:val="0"/>
      <w:marTop w:val="0"/>
      <w:marBottom w:val="0"/>
      <w:divBdr>
        <w:top w:val="none" w:sz="0" w:space="0" w:color="auto"/>
        <w:left w:val="none" w:sz="0" w:space="0" w:color="auto"/>
        <w:bottom w:val="none" w:sz="0" w:space="0" w:color="auto"/>
        <w:right w:val="none" w:sz="0" w:space="0" w:color="auto"/>
      </w:divBdr>
    </w:div>
    <w:div w:id="1886333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Kassim.javaid@ndorms.ox.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BA474-30EE-4C7E-B1FD-F87A00F1E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068</Words>
  <Characters>28891</Characters>
  <Application>Microsoft Office Word</Application>
  <DocSecurity>4</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javaid</dc:creator>
  <cp:keywords/>
  <dc:description/>
  <cp:lastModifiedBy>Karen Drake</cp:lastModifiedBy>
  <cp:revision>2</cp:revision>
  <cp:lastPrinted>2018-12-28T03:58:00Z</cp:lastPrinted>
  <dcterms:created xsi:type="dcterms:W3CDTF">2019-02-06T09:19:00Z</dcterms:created>
  <dcterms:modified xsi:type="dcterms:W3CDTF">2019-02-06T09:19:00Z</dcterms:modified>
</cp:coreProperties>
</file>